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E94E89" w14:textId="77777777" w:rsidR="00D7124D" w:rsidRPr="003B595F" w:rsidRDefault="00D7124D" w:rsidP="00D7124D">
      <w:pPr>
        <w:spacing w:after="120" w:line="240" w:lineRule="auto"/>
        <w:rPr>
          <w:b/>
          <w:sz w:val="28"/>
          <w:lang w:val="en-US"/>
        </w:rPr>
      </w:pPr>
      <w:r>
        <w:rPr>
          <w:b/>
          <w:sz w:val="28"/>
          <w:lang w:val="en-US"/>
        </w:rPr>
        <w:t xml:space="preserve">S3 </w:t>
      </w:r>
      <w:r w:rsidRPr="003B595F">
        <w:rPr>
          <w:b/>
          <w:sz w:val="28"/>
          <w:lang w:val="en-US"/>
        </w:rPr>
        <w:t>Supplementary. Interviews</w:t>
      </w:r>
    </w:p>
    <w:p w14:paraId="5176C64B" w14:textId="77777777" w:rsidR="00D7124D" w:rsidRDefault="00D7124D" w:rsidP="00D7124D">
      <w:pPr>
        <w:spacing w:after="120" w:line="240" w:lineRule="auto"/>
        <w:rPr>
          <w:sz w:val="24"/>
          <w:lang w:val="en-US"/>
        </w:rPr>
      </w:pPr>
      <w:r w:rsidRPr="00DB60B0">
        <w:rPr>
          <w:sz w:val="24"/>
          <w:lang w:val="en-US"/>
        </w:rPr>
        <w:t>This supp</w:t>
      </w:r>
      <w:r>
        <w:rPr>
          <w:sz w:val="24"/>
          <w:lang w:val="en-US"/>
        </w:rPr>
        <w:t>l</w:t>
      </w:r>
      <w:r w:rsidRPr="00DB60B0">
        <w:rPr>
          <w:sz w:val="24"/>
          <w:lang w:val="en-US"/>
        </w:rPr>
        <w:t>e</w:t>
      </w:r>
      <w:r>
        <w:rPr>
          <w:sz w:val="24"/>
          <w:lang w:val="en-US"/>
        </w:rPr>
        <w:t xml:space="preserve">ment provides the following sections: </w:t>
      </w:r>
    </w:p>
    <w:p w14:paraId="54A213FF" w14:textId="77777777" w:rsidR="00D7124D" w:rsidRDefault="00D7124D" w:rsidP="00D7124D">
      <w:pPr>
        <w:spacing w:after="120" w:line="240" w:lineRule="auto"/>
        <w:rPr>
          <w:b/>
          <w:i/>
          <w:sz w:val="24"/>
          <w:lang w:val="en-US"/>
        </w:rPr>
      </w:pPr>
      <w:r>
        <w:rPr>
          <w:b/>
          <w:i/>
          <w:sz w:val="24"/>
          <w:lang w:val="en-US"/>
        </w:rPr>
        <w:t xml:space="preserve">Methods, Informed consent, </w:t>
      </w:r>
      <w:r w:rsidRPr="005C3F77">
        <w:rPr>
          <w:b/>
          <w:i/>
          <w:sz w:val="24"/>
          <w:lang w:val="en-US"/>
        </w:rPr>
        <w:t xml:space="preserve">Interview guide, </w:t>
      </w:r>
      <w:r>
        <w:rPr>
          <w:b/>
          <w:i/>
          <w:sz w:val="24"/>
          <w:lang w:val="en-US"/>
        </w:rPr>
        <w:t>Re</w:t>
      </w:r>
      <w:r w:rsidRPr="005C3F77">
        <w:rPr>
          <w:b/>
          <w:i/>
          <w:sz w:val="24"/>
          <w:lang w:val="en-US"/>
        </w:rPr>
        <w:t xml:space="preserve">sults, </w:t>
      </w:r>
      <w:r>
        <w:rPr>
          <w:b/>
          <w:i/>
          <w:sz w:val="24"/>
          <w:lang w:val="en-US"/>
        </w:rPr>
        <w:t xml:space="preserve">and 1 </w:t>
      </w:r>
      <w:r w:rsidRPr="005C3F77">
        <w:rPr>
          <w:b/>
          <w:i/>
          <w:sz w:val="24"/>
          <w:lang w:val="en-US"/>
        </w:rPr>
        <w:t>Table.</w:t>
      </w:r>
    </w:p>
    <w:p w14:paraId="68E5F4ED" w14:textId="77777777" w:rsidR="00D7124D" w:rsidRDefault="00D7124D" w:rsidP="00D7124D">
      <w:pPr>
        <w:spacing w:after="120" w:line="240" w:lineRule="auto"/>
        <w:rPr>
          <w:b/>
          <w:i/>
          <w:sz w:val="24"/>
          <w:lang w:val="en-US"/>
        </w:rPr>
      </w:pPr>
    </w:p>
    <w:p w14:paraId="58F21963" w14:textId="77777777" w:rsidR="00D7124D" w:rsidRPr="005C3F77" w:rsidRDefault="00D7124D" w:rsidP="00D7124D">
      <w:pPr>
        <w:spacing w:line="276" w:lineRule="auto"/>
        <w:rPr>
          <w:b/>
          <w:i/>
          <w:sz w:val="28"/>
          <w:lang w:val="en-US"/>
        </w:rPr>
      </w:pPr>
      <w:r>
        <w:rPr>
          <w:b/>
          <w:i/>
          <w:sz w:val="28"/>
          <w:lang w:val="en-US"/>
        </w:rPr>
        <w:t>Methods</w:t>
      </w:r>
    </w:p>
    <w:p w14:paraId="5AC4DD61" w14:textId="6AC94F30" w:rsidR="00D7124D" w:rsidRPr="00A726BD" w:rsidRDefault="00D7124D" w:rsidP="00D7124D">
      <w:pPr>
        <w:spacing w:line="276" w:lineRule="auto"/>
        <w:rPr>
          <w:lang w:val="en-US"/>
        </w:rPr>
      </w:pPr>
      <w:r w:rsidRPr="000240A1">
        <w:rPr>
          <w:lang w:val="en-US"/>
        </w:rPr>
        <w:t xml:space="preserve">Interviews were conducted to obtain in-depth information from key informants from two Dutch municipalities encompassing the two largest cities (Amsterdam and Rotterdam). The questionnaire was semi-structured, containing open-ended questions to allow for discussion, supplemented with closed questions if the reply did not fully cover the topic. Interviewees were selected based on their professional experience with influenza vaccination and/or their possible involvement in or consideration of vaccination of school teachers. They were identified through contacts with the PHS in Amsterdam and Rotterdam. Potential participants were approached by email and they received a letter </w:t>
      </w:r>
      <w:bookmarkStart w:id="0" w:name="_Hlk87528421"/>
      <w:r w:rsidRPr="000240A1">
        <w:rPr>
          <w:lang w:val="en-US"/>
        </w:rPr>
        <w:t xml:space="preserve">asking whether they would agree to participate. The letter explained </w:t>
      </w:r>
      <w:bookmarkEnd w:id="0"/>
      <w:r w:rsidRPr="000240A1">
        <w:rPr>
          <w:lang w:val="en-US"/>
        </w:rPr>
        <w:t xml:space="preserve">research aims, interview procedures and privacy matters </w:t>
      </w:r>
      <w:bookmarkStart w:id="1" w:name="_Hlk87528455"/>
      <w:r w:rsidRPr="000240A1">
        <w:rPr>
          <w:lang w:val="en-US"/>
        </w:rPr>
        <w:t>(de-identification of transcripts)</w:t>
      </w:r>
      <w:bookmarkEnd w:id="1"/>
      <w:r w:rsidRPr="000240A1">
        <w:rPr>
          <w:lang w:val="en-US"/>
        </w:rPr>
        <w:t>. Written and oral consent was obtained from each consenting interviewee</w:t>
      </w:r>
      <w:r>
        <w:rPr>
          <w:lang w:val="en-US"/>
        </w:rPr>
        <w:t xml:space="preserve"> (see below for translated informed consent form)</w:t>
      </w:r>
      <w:r w:rsidRPr="000240A1">
        <w:rPr>
          <w:lang w:val="en-US"/>
        </w:rPr>
        <w:t xml:space="preserve">. The consent form included queries on whether the interviewee had read the information letter and whether all their queries and concerns had been addressed satisfactorily. Ethical approval was not required for this study according to Dutch legislation, as it concerned a once only interview. Consenting participants were interviewed via telephone conversation between 22 April 2020 and 16 June 2020 as face-to-face interviews were not possible due to COVID-19 epidemic lockdown. All interviews were recorded and then transcribed and analysed by one researcher (AH) using ATLAS.ti version 8.3.20.0 and an inductive coding strategy (using themes that emerged from </w:t>
      </w:r>
      <w:r w:rsidRPr="00A726BD">
        <w:rPr>
          <w:lang w:val="en-US"/>
        </w:rPr>
        <w:t xml:space="preserve">raw data) </w:t>
      </w:r>
      <w:r w:rsidRPr="00A726BD">
        <w:rPr>
          <w:lang w:val="en-US"/>
        </w:rPr>
        <w:fldChar w:fldCharType="begin"/>
      </w:r>
      <w:r w:rsidR="00A726BD" w:rsidRPr="00A726BD">
        <w:rPr>
          <w:lang w:val="en-US"/>
        </w:rPr>
        <w:instrText xml:space="preserve"> ADDIN EN.CITE &lt;EndNote&gt;&lt;Cite&gt;&lt;Author&gt;Elo&lt;/Author&gt;&lt;Year&gt;2008&lt;/Year&gt;&lt;RecNum&gt;9&lt;/RecNum&gt;&lt;DisplayText&gt;(1)&lt;/DisplayText&gt;&lt;record&gt;&lt;rec-number&gt;9&lt;/rec-number&gt;&lt;foreign-keys&gt;&lt;key app="EN" db-id="rx0r50td9z900nexfa6p5fszfp2dddxd0r5d" timestamp="1584361155"&gt;9&lt;/key&gt;&lt;/foreign-keys&gt;&lt;ref-type name="Journal Article"&gt;17&lt;/ref-type&gt;&lt;contributors&gt;&lt;authors&gt;&lt;author&gt;Elo, S.&lt;/author&gt;&lt;author&gt;Kyngas, H.&lt;/author&gt;&lt;/authors&gt;&lt;/contributors&gt;&lt;auth-address&gt;Department of Nursing and Health Administration, University of Oulu, Finland. satu.elo@oulu.fi&lt;/auth-address&gt;&lt;titles&gt;&lt;title&gt;The qualitative content analysis process&lt;/title&gt;&lt;secondary-title&gt;J Adv Nurs&lt;/secondary-title&gt;&lt;/titles&gt;&lt;periodical&gt;&lt;full-title&gt;J Adv Nurs&lt;/full-title&gt;&lt;/periodical&gt;&lt;pages&gt;107-15&lt;/pages&gt;&lt;volume&gt;62&lt;/volume&gt;&lt;number&gt;1&lt;/number&gt;&lt;edition&gt;2008/03/21&lt;/edition&gt;&lt;keywords&gt;&lt;keyword&gt;Data Collection/methods&lt;/keyword&gt;&lt;keyword&gt;Data Interpretation, Statistical&lt;/keyword&gt;&lt;keyword&gt;Humans&lt;/keyword&gt;&lt;keyword&gt;Nursing Methodology Research/methods/*standards&lt;/keyword&gt;&lt;keyword&gt;Qualitative Research&lt;/keyword&gt;&lt;keyword&gt;Reproducibility of Results&lt;/keyword&gt;&lt;/keywords&gt;&lt;dates&gt;&lt;year&gt;2008&lt;/year&gt;&lt;pub-dates&gt;&lt;date&gt;Apr&lt;/date&gt;&lt;/pub-dates&gt;&lt;/dates&gt;&lt;isbn&gt;0309-2402&lt;/isbn&gt;&lt;accession-num&gt;18352969&lt;/accession-num&gt;&lt;urls&gt;&lt;/urls&gt;&lt;electronic-resource-num&gt;10.1111/j.1365-2648.2007.04569.x&lt;/electronic-resource-num&gt;&lt;remote-database-provider&gt;NLM&lt;/remote-database-provider&gt;&lt;language&gt;eng&lt;/language&gt;&lt;/record&gt;&lt;/Cite&gt;&lt;/EndNote&gt;</w:instrText>
      </w:r>
      <w:r w:rsidRPr="00A726BD">
        <w:rPr>
          <w:lang w:val="en-US"/>
        </w:rPr>
        <w:fldChar w:fldCharType="separate"/>
      </w:r>
      <w:r w:rsidR="00A726BD" w:rsidRPr="00A726BD">
        <w:rPr>
          <w:noProof/>
          <w:lang w:val="en-US"/>
        </w:rPr>
        <w:t>(</w:t>
      </w:r>
      <w:hyperlink w:anchor="_ENREF_1" w:tooltip="Elo, 2008 #9" w:history="1">
        <w:r w:rsidR="00A726BD" w:rsidRPr="00A726BD">
          <w:rPr>
            <w:rStyle w:val="Hyperlink"/>
            <w:color w:val="auto"/>
            <w:u w:val="none"/>
            <w:lang w:val="en-US"/>
          </w:rPr>
          <w:t>1</w:t>
        </w:r>
      </w:hyperlink>
      <w:r w:rsidR="00A726BD" w:rsidRPr="00A726BD">
        <w:rPr>
          <w:noProof/>
          <w:lang w:val="en-US"/>
        </w:rPr>
        <w:t>)</w:t>
      </w:r>
      <w:r w:rsidRPr="00A726BD">
        <w:rPr>
          <w:lang w:val="en-US"/>
        </w:rPr>
        <w:fldChar w:fldCharType="end"/>
      </w:r>
      <w:r w:rsidRPr="00A726BD">
        <w:rPr>
          <w:lang w:val="en-US"/>
        </w:rPr>
        <w:t>.</w:t>
      </w:r>
    </w:p>
    <w:p w14:paraId="4D6DBA17" w14:textId="77777777" w:rsidR="00D7124D" w:rsidRDefault="00D7124D" w:rsidP="00D7124D">
      <w:pPr>
        <w:spacing w:line="276" w:lineRule="auto"/>
        <w:rPr>
          <w:lang w:val="en-US"/>
        </w:rPr>
      </w:pPr>
    </w:p>
    <w:p w14:paraId="0588D4C2" w14:textId="77777777" w:rsidR="00D7124D" w:rsidRDefault="00D7124D" w:rsidP="00D7124D">
      <w:pPr>
        <w:spacing w:line="276" w:lineRule="auto"/>
        <w:rPr>
          <w:b/>
          <w:i/>
          <w:sz w:val="28"/>
          <w:lang w:val="en-US"/>
        </w:rPr>
      </w:pPr>
      <w:r w:rsidRPr="009C34B5">
        <w:rPr>
          <w:b/>
          <w:i/>
          <w:sz w:val="28"/>
          <w:lang w:val="en-US"/>
        </w:rPr>
        <w:t>Informed consent</w:t>
      </w:r>
    </w:p>
    <w:p w14:paraId="6D56C621" w14:textId="77777777" w:rsidR="00D7124D" w:rsidRPr="009C34B5" w:rsidRDefault="00D7124D" w:rsidP="00D7124D">
      <w:pPr>
        <w:spacing w:line="276" w:lineRule="auto"/>
        <w:rPr>
          <w:b/>
          <w:i/>
          <w:sz w:val="28"/>
          <w:lang w:val="en-US"/>
        </w:rPr>
      </w:pPr>
    </w:p>
    <w:p w14:paraId="34FBCDE9" w14:textId="07E478B3" w:rsidR="00D7124D" w:rsidRDefault="00D7124D" w:rsidP="00D7124D">
      <w:pPr>
        <w:rPr>
          <w:i/>
          <w:lang w:val="en-US"/>
        </w:rPr>
      </w:pPr>
      <w:r w:rsidRPr="009C34B5">
        <w:rPr>
          <w:i/>
          <w:lang w:val="en-US"/>
        </w:rPr>
        <w:t>Subject: participation</w:t>
      </w:r>
      <w:r>
        <w:rPr>
          <w:i/>
          <w:lang w:val="en-US"/>
        </w:rPr>
        <w:t xml:space="preserve"> in the </w:t>
      </w:r>
      <w:r w:rsidRPr="009C34B5">
        <w:rPr>
          <w:i/>
          <w:lang w:val="en-US"/>
        </w:rPr>
        <w:t xml:space="preserve"> study “Influenza-v</w:t>
      </w:r>
      <w:r>
        <w:rPr>
          <w:i/>
          <w:lang w:val="en-US"/>
        </w:rPr>
        <w:t>accination of teachers: what are t</w:t>
      </w:r>
      <w:r w:rsidR="00A726BD">
        <w:rPr>
          <w:i/>
          <w:lang w:val="en-US"/>
        </w:rPr>
        <w:t>h</w:t>
      </w:r>
      <w:r>
        <w:rPr>
          <w:i/>
          <w:lang w:val="en-US"/>
        </w:rPr>
        <w:t>e considerations and what is the possible impact?</w:t>
      </w:r>
    </w:p>
    <w:p w14:paraId="3B17291B" w14:textId="77777777" w:rsidR="00D7124D" w:rsidRDefault="00D7124D" w:rsidP="00D7124D">
      <w:pPr>
        <w:rPr>
          <w:lang w:val="en-US"/>
        </w:rPr>
      </w:pPr>
      <w:r>
        <w:rPr>
          <w:lang w:val="en-US"/>
        </w:rPr>
        <w:t xml:space="preserve">Hereby I declare to have read the information letter. I fully understand the content of this document and I have been able to ask all my questions. </w:t>
      </w:r>
      <w:r w:rsidRPr="009C34B5">
        <w:rPr>
          <w:lang w:val="en-US"/>
        </w:rPr>
        <w:t xml:space="preserve">I am satisfied with how they were answered. </w:t>
      </w:r>
      <w:r>
        <w:rPr>
          <w:lang w:val="en-US"/>
        </w:rPr>
        <w:t>Also, I have had sufficient time to consider my decision to participate in this study.</w:t>
      </w:r>
    </w:p>
    <w:p w14:paraId="0290B2E6" w14:textId="77777777" w:rsidR="00D7124D" w:rsidRDefault="00D7124D" w:rsidP="00D7124D">
      <w:pPr>
        <w:rPr>
          <w:lang w:val="en-US"/>
        </w:rPr>
      </w:pPr>
      <w:r>
        <w:rPr>
          <w:lang w:val="en-US"/>
        </w:rPr>
        <w:t>I understand that my participation in this study is voluntarily and that I can end my participation at any given time, without having to motivate this choice.</w:t>
      </w:r>
    </w:p>
    <w:p w14:paraId="042BDCFA" w14:textId="77777777" w:rsidR="00D7124D" w:rsidRDefault="00D7124D" w:rsidP="00D7124D">
      <w:pPr>
        <w:rPr>
          <w:lang w:val="en-US"/>
        </w:rPr>
      </w:pPr>
      <w:r>
        <w:rPr>
          <w:lang w:val="en-US"/>
        </w:rPr>
        <w:lastRenderedPageBreak/>
        <w:t>I am fully aware of the fact that involved researchers know my name and function but will not use this.</w:t>
      </w:r>
    </w:p>
    <w:p w14:paraId="21C917E0" w14:textId="77777777" w:rsidR="00D7124D" w:rsidRDefault="00D7124D" w:rsidP="00D7124D">
      <w:pPr>
        <w:rPr>
          <w:lang w:val="en-US"/>
        </w:rPr>
      </w:pPr>
      <w:r>
        <w:rPr>
          <w:lang w:val="en-US"/>
        </w:rPr>
        <w:t>I hereby give permission to use my anonymized information for the purposes described in the information letter. This includes a possible publication in a scientific journal.</w:t>
      </w:r>
    </w:p>
    <w:p w14:paraId="3AA5A78F" w14:textId="77777777" w:rsidR="00D7124D" w:rsidRDefault="00D7124D" w:rsidP="00D7124D">
      <w:pPr>
        <w:rPr>
          <w:lang w:val="en-US"/>
        </w:rPr>
      </w:pPr>
      <w:r>
        <w:rPr>
          <w:lang w:val="en-US"/>
        </w:rPr>
        <w:t>Name:</w:t>
      </w:r>
    </w:p>
    <w:p w14:paraId="0019F694" w14:textId="77777777" w:rsidR="00D7124D" w:rsidRPr="004B3180" w:rsidRDefault="00D7124D" w:rsidP="00D7124D">
      <w:pPr>
        <w:rPr>
          <w:lang w:val="en-US"/>
        </w:rPr>
      </w:pPr>
      <w:r w:rsidRPr="004B3180">
        <w:rPr>
          <w:lang w:val="en-US"/>
        </w:rPr>
        <w:t xml:space="preserve">Signature: </w:t>
      </w:r>
      <w:r w:rsidRPr="004B3180">
        <w:rPr>
          <w:lang w:val="en-US"/>
        </w:rPr>
        <w:tab/>
      </w:r>
      <w:r w:rsidRPr="004B3180">
        <w:rPr>
          <w:lang w:val="en-US"/>
        </w:rPr>
        <w:tab/>
      </w:r>
      <w:r w:rsidRPr="004B3180">
        <w:rPr>
          <w:lang w:val="en-US"/>
        </w:rPr>
        <w:tab/>
      </w:r>
      <w:r w:rsidRPr="004B3180">
        <w:rPr>
          <w:lang w:val="en-US"/>
        </w:rPr>
        <w:tab/>
      </w:r>
      <w:r w:rsidRPr="004B3180">
        <w:rPr>
          <w:lang w:val="en-US"/>
        </w:rPr>
        <w:tab/>
      </w:r>
      <w:r w:rsidRPr="004B3180">
        <w:rPr>
          <w:lang w:val="en-US"/>
        </w:rPr>
        <w:tab/>
        <w:t xml:space="preserve">Date: </w:t>
      </w:r>
      <w:r w:rsidRPr="004B3180">
        <w:rPr>
          <w:rFonts w:cs="Times New Roman"/>
          <w:lang w:val="en-US"/>
        </w:rPr>
        <w:t>__ / __ / __</w:t>
      </w:r>
      <w:r w:rsidRPr="004B3180">
        <w:rPr>
          <w:lang w:val="en-US"/>
        </w:rPr>
        <w:t xml:space="preserve">    </w:t>
      </w:r>
    </w:p>
    <w:p w14:paraId="7F152A7C" w14:textId="77777777" w:rsidR="00D7124D" w:rsidRPr="004B3180" w:rsidRDefault="00D7124D" w:rsidP="00D7124D">
      <w:pPr>
        <w:rPr>
          <w:i/>
          <w:lang w:val="en-US"/>
        </w:rPr>
      </w:pPr>
    </w:p>
    <w:p w14:paraId="6A0BC305" w14:textId="77777777" w:rsidR="00D7124D" w:rsidRPr="005C3F77" w:rsidRDefault="00D7124D" w:rsidP="00D7124D">
      <w:pPr>
        <w:spacing w:line="276" w:lineRule="auto"/>
        <w:rPr>
          <w:b/>
          <w:i/>
          <w:sz w:val="28"/>
          <w:lang w:val="en-US"/>
        </w:rPr>
      </w:pPr>
      <w:r w:rsidRPr="005C3F77">
        <w:rPr>
          <w:b/>
          <w:i/>
          <w:sz w:val="28"/>
          <w:lang w:val="en-US"/>
        </w:rPr>
        <w:t xml:space="preserve">Interview guide </w:t>
      </w:r>
    </w:p>
    <w:p w14:paraId="6045748D" w14:textId="77777777" w:rsidR="00D7124D" w:rsidRPr="001601B0" w:rsidRDefault="00D7124D" w:rsidP="00D7124D">
      <w:pPr>
        <w:spacing w:line="240" w:lineRule="auto"/>
        <w:rPr>
          <w:u w:val="single"/>
          <w:lang w:val="en-US"/>
        </w:rPr>
      </w:pPr>
      <w:r w:rsidRPr="001601B0">
        <w:rPr>
          <w:u w:val="single"/>
          <w:lang w:val="en-US"/>
        </w:rPr>
        <w:t>General</w:t>
      </w:r>
    </w:p>
    <w:p w14:paraId="639527FA" w14:textId="77777777" w:rsidR="00D7124D" w:rsidRPr="001601B0" w:rsidRDefault="00D7124D" w:rsidP="00D7124D">
      <w:pPr>
        <w:spacing w:after="0" w:line="240" w:lineRule="auto"/>
        <w:rPr>
          <w:lang w:val="en-US"/>
        </w:rPr>
      </w:pPr>
      <w:r w:rsidRPr="001601B0">
        <w:rPr>
          <w:lang w:val="en-US"/>
        </w:rPr>
        <w:t>Date of interview:</w:t>
      </w:r>
    </w:p>
    <w:p w14:paraId="6C2B8B18" w14:textId="77777777" w:rsidR="00D7124D" w:rsidRPr="001601B0" w:rsidRDefault="00D7124D" w:rsidP="00D7124D">
      <w:pPr>
        <w:spacing w:after="0" w:line="240" w:lineRule="auto"/>
        <w:rPr>
          <w:lang w:val="en-US"/>
        </w:rPr>
      </w:pPr>
      <w:r w:rsidRPr="001601B0">
        <w:rPr>
          <w:lang w:val="en-US"/>
        </w:rPr>
        <w:t>Current position:</w:t>
      </w:r>
    </w:p>
    <w:p w14:paraId="5D83F96C" w14:textId="77777777" w:rsidR="00D7124D" w:rsidRPr="001601B0" w:rsidRDefault="00D7124D" w:rsidP="00D7124D">
      <w:pPr>
        <w:spacing w:after="0" w:line="240" w:lineRule="auto"/>
        <w:rPr>
          <w:lang w:val="en-US"/>
        </w:rPr>
      </w:pPr>
      <w:r w:rsidRPr="001601B0">
        <w:rPr>
          <w:lang w:val="en-US"/>
        </w:rPr>
        <w:t>Age:</w:t>
      </w:r>
    </w:p>
    <w:p w14:paraId="2B049F0B" w14:textId="77777777" w:rsidR="00D7124D" w:rsidRPr="001601B0" w:rsidRDefault="00D7124D" w:rsidP="00D7124D">
      <w:pPr>
        <w:spacing w:line="240" w:lineRule="auto"/>
        <w:rPr>
          <w:lang w:val="en-US"/>
        </w:rPr>
      </w:pPr>
      <w:r w:rsidRPr="001601B0">
        <w:rPr>
          <w:lang w:val="en-US"/>
        </w:rPr>
        <w:t>Sex:</w:t>
      </w:r>
    </w:p>
    <w:p w14:paraId="6B5637AB" w14:textId="77777777" w:rsidR="00D7124D" w:rsidRPr="001601B0" w:rsidRDefault="00D7124D" w:rsidP="00D7124D">
      <w:pPr>
        <w:spacing w:after="0" w:line="240" w:lineRule="auto"/>
        <w:rPr>
          <w:lang w:val="en-US"/>
        </w:rPr>
      </w:pPr>
    </w:p>
    <w:p w14:paraId="65A290AE" w14:textId="77777777" w:rsidR="00D7124D" w:rsidRPr="001601B0" w:rsidRDefault="00D7124D" w:rsidP="00D7124D">
      <w:pPr>
        <w:spacing w:line="240" w:lineRule="auto"/>
        <w:rPr>
          <w:u w:val="single"/>
          <w:lang w:val="en-US"/>
        </w:rPr>
      </w:pPr>
      <w:r w:rsidRPr="001601B0">
        <w:rPr>
          <w:u w:val="single"/>
          <w:lang w:val="en-US"/>
        </w:rPr>
        <w:t>Introduction</w:t>
      </w:r>
    </w:p>
    <w:p w14:paraId="28956344" w14:textId="77777777" w:rsidR="00D7124D" w:rsidRPr="001601B0" w:rsidRDefault="00D7124D" w:rsidP="00D7124D">
      <w:pPr>
        <w:spacing w:line="240" w:lineRule="auto"/>
        <w:rPr>
          <w:lang w:val="en-US"/>
        </w:rPr>
      </w:pPr>
      <w:r w:rsidRPr="001601B0">
        <w:rPr>
          <w:lang w:val="en-US"/>
        </w:rPr>
        <w:t xml:space="preserve">My name is Anne Huiberts and I am a master student at the Radboud University Nijmegen. I study Biomedical Sciences. Currently, I’m doing my internship at the Dutch National Institute for Public Health and the Environment and studying influenza vaccination for school teachers. I focus mainly on the considerations to vaccinate teachers and estimating the possible impact. In order to do so, I conduct interviews with experts in the field, conduct a literature review of both grey and scientific literature, and using newspaper monitoring I will make inventory of which regions in the Netherlands offer influenza vaccination for teachers, or have considered this. I would like to thank you taking the time to share your experiences and opinions with me. </w:t>
      </w:r>
    </w:p>
    <w:p w14:paraId="060DEB71" w14:textId="77777777" w:rsidR="00D7124D" w:rsidRPr="001601B0" w:rsidRDefault="00D7124D" w:rsidP="00D7124D">
      <w:pPr>
        <w:spacing w:line="240" w:lineRule="auto"/>
        <w:rPr>
          <w:lang w:val="en-US"/>
        </w:rPr>
      </w:pPr>
    </w:p>
    <w:p w14:paraId="5F0E0951" w14:textId="77777777" w:rsidR="00D7124D" w:rsidRPr="001601B0" w:rsidRDefault="00D7124D" w:rsidP="00D7124D">
      <w:pPr>
        <w:spacing w:line="240" w:lineRule="auto"/>
        <w:rPr>
          <w:u w:val="single"/>
          <w:lang w:val="en-US"/>
        </w:rPr>
      </w:pPr>
      <w:r w:rsidRPr="001601B0">
        <w:rPr>
          <w:u w:val="single"/>
          <w:lang w:val="en-US"/>
        </w:rPr>
        <w:t>Start question</w:t>
      </w:r>
    </w:p>
    <w:p w14:paraId="38885C44" w14:textId="77777777" w:rsidR="00D7124D" w:rsidRPr="001601B0" w:rsidRDefault="00D7124D" w:rsidP="00D7124D">
      <w:pPr>
        <w:spacing w:line="240" w:lineRule="auto"/>
        <w:rPr>
          <w:lang w:val="en-US"/>
        </w:rPr>
      </w:pPr>
      <w:r w:rsidRPr="001601B0">
        <w:rPr>
          <w:lang w:val="en-US"/>
        </w:rPr>
        <w:t xml:space="preserve"> Is an influenza vaccination offered to teachers in your municipality? (apart from the medical risk groups who are approached by the general practitioner to get their vaccination)</w:t>
      </w:r>
    </w:p>
    <w:p w14:paraId="62486F7F" w14:textId="77777777" w:rsidR="00D7124D" w:rsidRPr="001601B0" w:rsidRDefault="00D7124D" w:rsidP="00D7124D">
      <w:pPr>
        <w:spacing w:line="240" w:lineRule="auto"/>
        <w:rPr>
          <w:u w:val="single"/>
          <w:lang w:val="en-US"/>
        </w:rPr>
      </w:pPr>
    </w:p>
    <w:p w14:paraId="0FEA5054" w14:textId="77777777" w:rsidR="00D7124D" w:rsidRPr="001601B0" w:rsidRDefault="00D7124D" w:rsidP="00D7124D">
      <w:pPr>
        <w:spacing w:line="240" w:lineRule="auto"/>
        <w:rPr>
          <w:u w:val="single"/>
          <w:lang w:val="en-US"/>
        </w:rPr>
      </w:pPr>
      <w:r w:rsidRPr="001601B0">
        <w:rPr>
          <w:u w:val="single"/>
          <w:lang w:val="en-US"/>
        </w:rPr>
        <w:t>Questions in case influenza vaccination for teachers is offered:</w:t>
      </w:r>
    </w:p>
    <w:p w14:paraId="2B185D4A" w14:textId="77777777" w:rsidR="00D7124D" w:rsidRPr="001601B0" w:rsidRDefault="00D7124D" w:rsidP="00D7124D">
      <w:pPr>
        <w:spacing w:line="240" w:lineRule="auto"/>
        <w:rPr>
          <w:b/>
          <w:lang w:val="en-US"/>
        </w:rPr>
      </w:pPr>
      <w:r w:rsidRPr="001601B0">
        <w:rPr>
          <w:b/>
          <w:lang w:val="en-US"/>
        </w:rPr>
        <w:t>Origin of plan / policy</w:t>
      </w:r>
    </w:p>
    <w:p w14:paraId="60BFB141" w14:textId="77777777" w:rsidR="00D7124D" w:rsidRPr="001601B0" w:rsidRDefault="00D7124D" w:rsidP="00D7124D">
      <w:pPr>
        <w:pStyle w:val="ListParagraph"/>
        <w:numPr>
          <w:ilvl w:val="0"/>
          <w:numId w:val="16"/>
        </w:numPr>
        <w:spacing w:line="240" w:lineRule="auto"/>
        <w:rPr>
          <w:lang w:val="en-US"/>
        </w:rPr>
      </w:pPr>
      <w:r w:rsidRPr="001601B0">
        <w:rPr>
          <w:lang w:val="en-US"/>
        </w:rPr>
        <w:t>Can you tell me about the first time you heard about the idea to start offering influenza vaccination to teachers?</w:t>
      </w:r>
    </w:p>
    <w:p w14:paraId="34FFEE7E" w14:textId="77777777" w:rsidR="00D7124D" w:rsidRPr="001601B0" w:rsidRDefault="00D7124D" w:rsidP="00D7124D">
      <w:pPr>
        <w:pStyle w:val="ListParagraph"/>
        <w:numPr>
          <w:ilvl w:val="1"/>
          <w:numId w:val="16"/>
        </w:numPr>
        <w:spacing w:line="240" w:lineRule="auto"/>
        <w:rPr>
          <w:lang w:val="en-US"/>
        </w:rPr>
      </w:pPr>
      <w:r w:rsidRPr="001601B0">
        <w:rPr>
          <w:lang w:val="en-US"/>
        </w:rPr>
        <w:t>From who did you hear this?</w:t>
      </w:r>
    </w:p>
    <w:p w14:paraId="596D367B" w14:textId="77777777" w:rsidR="00D7124D" w:rsidRPr="001601B0" w:rsidRDefault="00D7124D" w:rsidP="00D7124D">
      <w:pPr>
        <w:pStyle w:val="ListParagraph"/>
        <w:numPr>
          <w:ilvl w:val="1"/>
          <w:numId w:val="16"/>
        </w:numPr>
        <w:spacing w:line="240" w:lineRule="auto"/>
        <w:rPr>
          <w:lang w:val="en-US"/>
        </w:rPr>
      </w:pPr>
      <w:r w:rsidRPr="001601B0">
        <w:rPr>
          <w:lang w:val="en-US"/>
        </w:rPr>
        <w:t>Where did you hear about the idea?</w:t>
      </w:r>
    </w:p>
    <w:p w14:paraId="4DCFFD4D" w14:textId="77777777" w:rsidR="00D7124D" w:rsidRPr="001601B0" w:rsidRDefault="00D7124D" w:rsidP="00D7124D">
      <w:pPr>
        <w:pStyle w:val="ListParagraph"/>
        <w:numPr>
          <w:ilvl w:val="1"/>
          <w:numId w:val="16"/>
        </w:numPr>
        <w:spacing w:line="240" w:lineRule="auto"/>
        <w:rPr>
          <w:lang w:val="en-US"/>
        </w:rPr>
      </w:pPr>
      <w:r w:rsidRPr="001601B0">
        <w:rPr>
          <w:lang w:val="en-US"/>
        </w:rPr>
        <w:lastRenderedPageBreak/>
        <w:t>How did you hear about the idea?</w:t>
      </w:r>
    </w:p>
    <w:p w14:paraId="3F354D09" w14:textId="77777777" w:rsidR="00D7124D" w:rsidRPr="001601B0" w:rsidRDefault="00D7124D" w:rsidP="00D7124D">
      <w:pPr>
        <w:pStyle w:val="ListParagraph"/>
        <w:numPr>
          <w:ilvl w:val="0"/>
          <w:numId w:val="16"/>
        </w:numPr>
        <w:spacing w:line="240" w:lineRule="auto"/>
        <w:rPr>
          <w:lang w:val="en-US"/>
        </w:rPr>
      </w:pPr>
      <w:r w:rsidRPr="001601B0">
        <w:rPr>
          <w:lang w:val="en-US"/>
        </w:rPr>
        <w:t>Do you know how it got from idea to policy? Can you tell about this?</w:t>
      </w:r>
    </w:p>
    <w:p w14:paraId="7AD938D8" w14:textId="77777777" w:rsidR="00D7124D" w:rsidRPr="001601B0" w:rsidRDefault="00D7124D" w:rsidP="00D7124D">
      <w:pPr>
        <w:pStyle w:val="ListParagraph"/>
        <w:numPr>
          <w:ilvl w:val="1"/>
          <w:numId w:val="16"/>
        </w:numPr>
        <w:spacing w:line="240" w:lineRule="auto"/>
        <w:rPr>
          <w:lang w:val="en-US"/>
        </w:rPr>
      </w:pPr>
      <w:r w:rsidRPr="001601B0">
        <w:rPr>
          <w:lang w:val="en-US"/>
        </w:rPr>
        <w:t>Can you describe the process?</w:t>
      </w:r>
    </w:p>
    <w:p w14:paraId="7A66A9DB" w14:textId="77777777" w:rsidR="00D7124D" w:rsidRPr="001601B0" w:rsidRDefault="00D7124D" w:rsidP="00D7124D">
      <w:pPr>
        <w:pStyle w:val="ListParagraph"/>
        <w:numPr>
          <w:ilvl w:val="1"/>
          <w:numId w:val="16"/>
        </w:numPr>
        <w:spacing w:line="240" w:lineRule="auto"/>
        <w:rPr>
          <w:lang w:val="en-US"/>
        </w:rPr>
      </w:pPr>
      <w:r w:rsidRPr="001601B0">
        <w:rPr>
          <w:lang w:val="en-US"/>
        </w:rPr>
        <w:t>Who were involved?</w:t>
      </w:r>
    </w:p>
    <w:p w14:paraId="4F8F2C45" w14:textId="77777777" w:rsidR="00D7124D" w:rsidRPr="001601B0" w:rsidRDefault="00D7124D" w:rsidP="00D7124D">
      <w:pPr>
        <w:pStyle w:val="ListParagraph"/>
        <w:numPr>
          <w:ilvl w:val="2"/>
          <w:numId w:val="16"/>
        </w:numPr>
        <w:spacing w:line="240" w:lineRule="auto"/>
        <w:rPr>
          <w:lang w:val="en-US"/>
        </w:rPr>
      </w:pPr>
      <w:r w:rsidRPr="001601B0">
        <w:rPr>
          <w:lang w:val="en-US"/>
        </w:rPr>
        <w:t>Were schoolboards and/or teachers involved?</w:t>
      </w:r>
    </w:p>
    <w:p w14:paraId="42A23AB1" w14:textId="77777777" w:rsidR="00D7124D" w:rsidRPr="001601B0" w:rsidRDefault="00D7124D" w:rsidP="00D7124D">
      <w:pPr>
        <w:pStyle w:val="ListParagraph"/>
        <w:numPr>
          <w:ilvl w:val="1"/>
          <w:numId w:val="16"/>
        </w:numPr>
        <w:spacing w:line="240" w:lineRule="auto"/>
        <w:rPr>
          <w:lang w:val="en-US"/>
        </w:rPr>
      </w:pPr>
      <w:r w:rsidRPr="001601B0">
        <w:rPr>
          <w:lang w:val="en-US"/>
        </w:rPr>
        <w:t>When did the idea come up and when did the preparations start?</w:t>
      </w:r>
    </w:p>
    <w:p w14:paraId="64B27A28" w14:textId="77777777" w:rsidR="00D7124D" w:rsidRPr="001601B0" w:rsidRDefault="00D7124D" w:rsidP="00D7124D">
      <w:pPr>
        <w:pStyle w:val="ListParagraph"/>
        <w:numPr>
          <w:ilvl w:val="1"/>
          <w:numId w:val="16"/>
        </w:numPr>
        <w:spacing w:line="240" w:lineRule="auto"/>
        <w:rPr>
          <w:lang w:val="en-US"/>
        </w:rPr>
      </w:pPr>
      <w:r w:rsidRPr="001601B0">
        <w:rPr>
          <w:lang w:val="en-US"/>
        </w:rPr>
        <w:t>Is the advice of the municipal health service included in the decision? Were there conflicting interests between municipality and municipal health service? Who makes the final decision on policy?</w:t>
      </w:r>
    </w:p>
    <w:p w14:paraId="2E0532EA" w14:textId="77777777" w:rsidR="00D7124D" w:rsidRPr="001601B0" w:rsidRDefault="00D7124D" w:rsidP="00D7124D">
      <w:pPr>
        <w:spacing w:line="240" w:lineRule="auto"/>
        <w:rPr>
          <w:b/>
          <w:lang w:val="en-US"/>
        </w:rPr>
      </w:pPr>
      <w:r w:rsidRPr="001601B0">
        <w:rPr>
          <w:b/>
          <w:lang w:val="en-US"/>
        </w:rPr>
        <w:t>Reason for implementing policy and its purpose</w:t>
      </w:r>
    </w:p>
    <w:p w14:paraId="187F0171" w14:textId="77777777" w:rsidR="00D7124D" w:rsidRPr="001601B0" w:rsidRDefault="00D7124D" w:rsidP="00D7124D">
      <w:pPr>
        <w:pStyle w:val="ListParagraph"/>
        <w:numPr>
          <w:ilvl w:val="0"/>
          <w:numId w:val="16"/>
        </w:numPr>
        <w:spacing w:line="240" w:lineRule="auto"/>
        <w:rPr>
          <w:lang w:val="en-US"/>
        </w:rPr>
      </w:pPr>
      <w:r w:rsidRPr="001601B0">
        <w:rPr>
          <w:lang w:val="en-US"/>
        </w:rPr>
        <w:t>Can you explain to me why [in your municipality] influenza vaccination is offered to teachers?</w:t>
      </w:r>
    </w:p>
    <w:p w14:paraId="5B671BFF" w14:textId="77777777" w:rsidR="00D7124D" w:rsidRPr="001601B0" w:rsidRDefault="00D7124D" w:rsidP="00D7124D">
      <w:pPr>
        <w:pStyle w:val="ListParagraph"/>
        <w:numPr>
          <w:ilvl w:val="0"/>
          <w:numId w:val="16"/>
        </w:numPr>
        <w:spacing w:line="240" w:lineRule="auto"/>
        <w:rPr>
          <w:lang w:val="en-US"/>
        </w:rPr>
      </w:pPr>
      <w:r w:rsidRPr="001601B0">
        <w:rPr>
          <w:lang w:val="en-US"/>
        </w:rPr>
        <w:t>Can you tell me what you think the main goal of the municipality was to vaccinate teachers for influenza?</w:t>
      </w:r>
    </w:p>
    <w:p w14:paraId="1DA9FE93" w14:textId="77777777" w:rsidR="00D7124D" w:rsidRPr="001601B0" w:rsidRDefault="00D7124D" w:rsidP="00D7124D">
      <w:pPr>
        <w:pStyle w:val="ListParagraph"/>
        <w:numPr>
          <w:ilvl w:val="0"/>
          <w:numId w:val="16"/>
        </w:numPr>
        <w:spacing w:line="240" w:lineRule="auto"/>
        <w:rPr>
          <w:lang w:val="en-US"/>
        </w:rPr>
      </w:pPr>
      <w:r w:rsidRPr="001601B0">
        <w:rPr>
          <w:lang w:val="en-US"/>
        </w:rPr>
        <w:t>What do you think is the main goal of vaccinating teachers?</w:t>
      </w:r>
    </w:p>
    <w:p w14:paraId="1D980753" w14:textId="77777777" w:rsidR="00D7124D" w:rsidRPr="001601B0" w:rsidRDefault="00D7124D" w:rsidP="00D7124D">
      <w:pPr>
        <w:spacing w:line="240" w:lineRule="auto"/>
        <w:rPr>
          <w:b/>
        </w:rPr>
      </w:pPr>
      <w:r w:rsidRPr="001601B0">
        <w:rPr>
          <w:b/>
        </w:rPr>
        <w:t>Implementation of policy</w:t>
      </w:r>
    </w:p>
    <w:p w14:paraId="6C5DBE49" w14:textId="77777777" w:rsidR="00D7124D" w:rsidRPr="001601B0" w:rsidRDefault="00D7124D" w:rsidP="00D7124D">
      <w:pPr>
        <w:pStyle w:val="ListParagraph"/>
        <w:numPr>
          <w:ilvl w:val="0"/>
          <w:numId w:val="16"/>
        </w:numPr>
        <w:spacing w:line="240" w:lineRule="auto"/>
        <w:rPr>
          <w:lang w:val="en-US"/>
        </w:rPr>
      </w:pPr>
      <w:r w:rsidRPr="001601B0">
        <w:rPr>
          <w:lang w:val="en-US"/>
        </w:rPr>
        <w:t>Can you explain how influenza vaccination is organized within this target group?</w:t>
      </w:r>
    </w:p>
    <w:p w14:paraId="6359ED21" w14:textId="77777777" w:rsidR="00D7124D" w:rsidRPr="001601B0" w:rsidRDefault="00D7124D" w:rsidP="00D7124D">
      <w:pPr>
        <w:pStyle w:val="ListParagraph"/>
        <w:numPr>
          <w:ilvl w:val="1"/>
          <w:numId w:val="16"/>
        </w:numPr>
        <w:spacing w:line="240" w:lineRule="auto"/>
        <w:rPr>
          <w:lang w:val="en-US"/>
        </w:rPr>
      </w:pPr>
      <w:r w:rsidRPr="001601B0">
        <w:rPr>
          <w:lang w:val="en-US"/>
        </w:rPr>
        <w:t>Who/which body offers the vaccination?</w:t>
      </w:r>
    </w:p>
    <w:p w14:paraId="0BEAF983" w14:textId="77777777" w:rsidR="00D7124D" w:rsidRPr="001601B0" w:rsidRDefault="00D7124D" w:rsidP="00D7124D">
      <w:pPr>
        <w:pStyle w:val="ListParagraph"/>
        <w:numPr>
          <w:ilvl w:val="1"/>
          <w:numId w:val="16"/>
        </w:numPr>
        <w:spacing w:line="240" w:lineRule="auto"/>
        <w:rPr>
          <w:lang w:val="en-US"/>
        </w:rPr>
      </w:pPr>
      <w:r w:rsidRPr="001601B0">
        <w:rPr>
          <w:lang w:val="en-US"/>
        </w:rPr>
        <w:t>To which teachers/school types is the vaccination offered?</w:t>
      </w:r>
    </w:p>
    <w:p w14:paraId="5072C6FE" w14:textId="77777777" w:rsidR="00D7124D" w:rsidRPr="001601B0" w:rsidRDefault="00D7124D" w:rsidP="00D7124D">
      <w:pPr>
        <w:pStyle w:val="ListParagraph"/>
        <w:numPr>
          <w:ilvl w:val="1"/>
          <w:numId w:val="16"/>
        </w:numPr>
        <w:spacing w:line="240" w:lineRule="auto"/>
        <w:rPr>
          <w:lang w:val="en-US"/>
        </w:rPr>
      </w:pPr>
      <w:r w:rsidRPr="001601B0">
        <w:rPr>
          <w:lang w:val="en-US"/>
        </w:rPr>
        <w:t>How are schoolboards and teachers informed about the vaccination?</w:t>
      </w:r>
    </w:p>
    <w:p w14:paraId="5E48E526" w14:textId="77777777" w:rsidR="00D7124D" w:rsidRPr="001601B0" w:rsidRDefault="00D7124D" w:rsidP="00D7124D">
      <w:pPr>
        <w:pStyle w:val="ListParagraph"/>
        <w:numPr>
          <w:ilvl w:val="1"/>
          <w:numId w:val="16"/>
        </w:numPr>
        <w:spacing w:line="240" w:lineRule="auto"/>
        <w:rPr>
          <w:lang w:val="en-US"/>
        </w:rPr>
      </w:pPr>
      <w:r w:rsidRPr="001601B0">
        <w:rPr>
          <w:lang w:val="en-US"/>
        </w:rPr>
        <w:t>How are teachers invited to the vaccination?</w:t>
      </w:r>
    </w:p>
    <w:p w14:paraId="2D8BCBB5" w14:textId="77777777" w:rsidR="00D7124D" w:rsidRPr="001601B0" w:rsidRDefault="00D7124D" w:rsidP="00D7124D">
      <w:pPr>
        <w:pStyle w:val="ListParagraph"/>
        <w:numPr>
          <w:ilvl w:val="1"/>
          <w:numId w:val="16"/>
        </w:numPr>
        <w:spacing w:line="240" w:lineRule="auto"/>
        <w:rPr>
          <w:lang w:val="en-US"/>
        </w:rPr>
      </w:pPr>
      <w:r w:rsidRPr="001601B0">
        <w:rPr>
          <w:lang w:val="en-US"/>
        </w:rPr>
        <w:t>Where are the vaccinations given?</w:t>
      </w:r>
    </w:p>
    <w:p w14:paraId="67129D9E" w14:textId="77777777" w:rsidR="00D7124D" w:rsidRPr="001601B0" w:rsidRDefault="00D7124D" w:rsidP="00D7124D">
      <w:pPr>
        <w:pStyle w:val="ListParagraph"/>
        <w:numPr>
          <w:ilvl w:val="1"/>
          <w:numId w:val="16"/>
        </w:numPr>
        <w:spacing w:line="240" w:lineRule="auto"/>
        <w:rPr>
          <w:lang w:val="en-US"/>
        </w:rPr>
      </w:pPr>
      <w:r w:rsidRPr="001601B0">
        <w:rPr>
          <w:lang w:val="en-US"/>
        </w:rPr>
        <w:t>Who gives the vaccinations?</w:t>
      </w:r>
    </w:p>
    <w:p w14:paraId="50359F72" w14:textId="77777777" w:rsidR="00D7124D" w:rsidRPr="001601B0" w:rsidRDefault="00D7124D" w:rsidP="00D7124D">
      <w:pPr>
        <w:pStyle w:val="ListParagraph"/>
        <w:numPr>
          <w:ilvl w:val="1"/>
          <w:numId w:val="16"/>
        </w:numPr>
        <w:spacing w:line="240" w:lineRule="auto"/>
        <w:rPr>
          <w:lang w:val="en-US"/>
        </w:rPr>
      </w:pPr>
      <w:r w:rsidRPr="001601B0">
        <w:rPr>
          <w:lang w:val="en-US"/>
        </w:rPr>
        <w:t>How long does the campaign take?</w:t>
      </w:r>
    </w:p>
    <w:p w14:paraId="3432CB94" w14:textId="77777777" w:rsidR="00D7124D" w:rsidRPr="001601B0" w:rsidRDefault="00D7124D" w:rsidP="00D7124D">
      <w:pPr>
        <w:pStyle w:val="ListParagraph"/>
        <w:numPr>
          <w:ilvl w:val="1"/>
          <w:numId w:val="16"/>
        </w:numPr>
        <w:spacing w:line="240" w:lineRule="auto"/>
        <w:rPr>
          <w:lang w:val="en-US"/>
        </w:rPr>
      </w:pPr>
      <w:r w:rsidRPr="001601B0">
        <w:rPr>
          <w:lang w:val="en-US"/>
        </w:rPr>
        <w:t>How many nurses or other qualified people are needed to give all these vaccinations?</w:t>
      </w:r>
    </w:p>
    <w:p w14:paraId="1BB8CD93" w14:textId="77777777" w:rsidR="00D7124D" w:rsidRPr="001601B0" w:rsidRDefault="00D7124D" w:rsidP="00D7124D">
      <w:pPr>
        <w:pStyle w:val="ListParagraph"/>
        <w:numPr>
          <w:ilvl w:val="1"/>
          <w:numId w:val="16"/>
        </w:numPr>
        <w:spacing w:line="240" w:lineRule="auto"/>
        <w:rPr>
          <w:lang w:val="en-US"/>
        </w:rPr>
      </w:pPr>
      <w:r w:rsidRPr="001601B0">
        <w:rPr>
          <w:lang w:val="en-US"/>
        </w:rPr>
        <w:t>Do you know what the costs are for vaccinating this target group and who is funding it?</w:t>
      </w:r>
    </w:p>
    <w:p w14:paraId="1BB34DF5" w14:textId="77777777" w:rsidR="00D7124D" w:rsidRPr="001601B0" w:rsidRDefault="00D7124D" w:rsidP="00D7124D">
      <w:pPr>
        <w:pStyle w:val="ListParagraph"/>
        <w:numPr>
          <w:ilvl w:val="0"/>
          <w:numId w:val="16"/>
        </w:numPr>
        <w:spacing w:line="240" w:lineRule="auto"/>
        <w:rPr>
          <w:lang w:val="en-US"/>
        </w:rPr>
      </w:pPr>
      <w:r w:rsidRPr="001601B0">
        <w:rPr>
          <w:lang w:val="en-US"/>
        </w:rPr>
        <w:t>Is this vaccination free for teachers? (yes/no/partly: for whom and for whom not)</w:t>
      </w:r>
    </w:p>
    <w:p w14:paraId="48C26368" w14:textId="77777777" w:rsidR="00D7124D" w:rsidRPr="001601B0" w:rsidRDefault="00D7124D" w:rsidP="00D7124D">
      <w:pPr>
        <w:pStyle w:val="ListParagraph"/>
        <w:numPr>
          <w:ilvl w:val="0"/>
          <w:numId w:val="16"/>
        </w:numPr>
        <w:spacing w:line="240" w:lineRule="auto"/>
        <w:rPr>
          <w:lang w:val="en-US"/>
        </w:rPr>
      </w:pPr>
      <w:r w:rsidRPr="001601B0">
        <w:rPr>
          <w:lang w:val="en-US"/>
        </w:rPr>
        <w:t>Is it a voluntary or mandatory vaccination?</w:t>
      </w:r>
    </w:p>
    <w:p w14:paraId="646C577C" w14:textId="77777777" w:rsidR="00D7124D" w:rsidRPr="001601B0" w:rsidRDefault="00D7124D" w:rsidP="00D7124D">
      <w:pPr>
        <w:pStyle w:val="ListParagraph"/>
        <w:numPr>
          <w:ilvl w:val="1"/>
          <w:numId w:val="16"/>
        </w:numPr>
        <w:spacing w:line="240" w:lineRule="auto"/>
        <w:rPr>
          <w:lang w:val="en-US"/>
        </w:rPr>
      </w:pPr>
      <w:r w:rsidRPr="001601B0">
        <w:rPr>
          <w:lang w:val="en-US"/>
        </w:rPr>
        <w:t>Was mandatory vaccination considered? Why?</w:t>
      </w:r>
    </w:p>
    <w:p w14:paraId="2B650D8F" w14:textId="77777777" w:rsidR="00D7124D" w:rsidRPr="001601B0" w:rsidRDefault="00D7124D" w:rsidP="00D7124D">
      <w:pPr>
        <w:pStyle w:val="ListParagraph"/>
        <w:numPr>
          <w:ilvl w:val="1"/>
          <w:numId w:val="16"/>
        </w:numPr>
        <w:spacing w:line="240" w:lineRule="auto"/>
        <w:rPr>
          <w:lang w:val="en-US"/>
        </w:rPr>
      </w:pPr>
      <w:r w:rsidRPr="001601B0">
        <w:rPr>
          <w:lang w:val="en-US"/>
        </w:rPr>
        <w:t>Do teachers receive a compensation when they get vaccination? Has it been considered?</w:t>
      </w:r>
    </w:p>
    <w:p w14:paraId="5EC5F4CC" w14:textId="77777777" w:rsidR="00D7124D" w:rsidRPr="001601B0" w:rsidRDefault="00D7124D" w:rsidP="00D7124D">
      <w:pPr>
        <w:pStyle w:val="ListParagraph"/>
        <w:numPr>
          <w:ilvl w:val="0"/>
          <w:numId w:val="16"/>
        </w:numPr>
        <w:spacing w:line="240" w:lineRule="auto"/>
        <w:rPr>
          <w:lang w:val="en-US"/>
        </w:rPr>
      </w:pPr>
      <w:r w:rsidRPr="001601B0">
        <w:rPr>
          <w:lang w:val="en-US"/>
        </w:rPr>
        <w:t>Do you know what percentage of teachers takes the flu vaccination?</w:t>
      </w:r>
    </w:p>
    <w:p w14:paraId="6B4D2BBF" w14:textId="77777777" w:rsidR="00D7124D" w:rsidRPr="001601B0" w:rsidRDefault="00D7124D" w:rsidP="00D7124D">
      <w:pPr>
        <w:pStyle w:val="ListParagraph"/>
        <w:numPr>
          <w:ilvl w:val="1"/>
          <w:numId w:val="16"/>
        </w:numPr>
        <w:spacing w:line="240" w:lineRule="auto"/>
        <w:rPr>
          <w:lang w:val="en-US"/>
        </w:rPr>
      </w:pPr>
      <w:r w:rsidRPr="001601B0">
        <w:rPr>
          <w:lang w:val="en-US"/>
        </w:rPr>
        <w:t>What do you think of this?</w:t>
      </w:r>
    </w:p>
    <w:p w14:paraId="0A941EF9" w14:textId="77777777" w:rsidR="00D7124D" w:rsidRPr="001601B0" w:rsidRDefault="00D7124D" w:rsidP="00D7124D">
      <w:pPr>
        <w:pStyle w:val="ListParagraph"/>
        <w:numPr>
          <w:ilvl w:val="1"/>
          <w:numId w:val="16"/>
        </w:numPr>
        <w:spacing w:line="240" w:lineRule="auto"/>
        <w:rPr>
          <w:lang w:val="en-US"/>
        </w:rPr>
      </w:pPr>
      <w:r w:rsidRPr="001601B0">
        <w:rPr>
          <w:lang w:val="en-US"/>
        </w:rPr>
        <w:t>What do you think are the main reasons for teachers to get vaccinated?</w:t>
      </w:r>
    </w:p>
    <w:p w14:paraId="6F74EF2D" w14:textId="77777777" w:rsidR="00D7124D" w:rsidRPr="001601B0" w:rsidRDefault="00D7124D" w:rsidP="00D7124D">
      <w:pPr>
        <w:pStyle w:val="ListParagraph"/>
        <w:numPr>
          <w:ilvl w:val="1"/>
          <w:numId w:val="16"/>
        </w:numPr>
        <w:spacing w:line="240" w:lineRule="auto"/>
        <w:rPr>
          <w:lang w:val="en-US"/>
        </w:rPr>
      </w:pPr>
      <w:r w:rsidRPr="001601B0">
        <w:rPr>
          <w:lang w:val="en-US"/>
        </w:rPr>
        <w:t>What do you think are the main reasons for teachers not to get vaccinated?</w:t>
      </w:r>
    </w:p>
    <w:p w14:paraId="74087E71" w14:textId="77777777" w:rsidR="00D7124D" w:rsidRPr="001601B0" w:rsidRDefault="00D7124D" w:rsidP="00D7124D">
      <w:pPr>
        <w:pStyle w:val="ListParagraph"/>
        <w:numPr>
          <w:ilvl w:val="1"/>
          <w:numId w:val="16"/>
        </w:numPr>
        <w:spacing w:line="240" w:lineRule="auto"/>
        <w:rPr>
          <w:lang w:val="en-US"/>
        </w:rPr>
      </w:pPr>
      <w:r w:rsidRPr="001601B0">
        <w:rPr>
          <w:lang w:val="en-US"/>
        </w:rPr>
        <w:t>Do teachers who have not attended receive a reminder?</w:t>
      </w:r>
    </w:p>
    <w:p w14:paraId="04E7A0E0" w14:textId="77777777" w:rsidR="00D7124D" w:rsidRPr="001601B0" w:rsidRDefault="00D7124D" w:rsidP="00D7124D">
      <w:pPr>
        <w:pStyle w:val="ListParagraph"/>
        <w:numPr>
          <w:ilvl w:val="1"/>
          <w:numId w:val="16"/>
        </w:numPr>
        <w:spacing w:line="240" w:lineRule="auto"/>
        <w:rPr>
          <w:lang w:val="en-US"/>
        </w:rPr>
      </w:pPr>
      <w:r w:rsidRPr="001601B0">
        <w:rPr>
          <w:lang w:val="en-US"/>
        </w:rPr>
        <w:t>Do you have any ideas on how vaccination uptake could be increased?</w:t>
      </w:r>
    </w:p>
    <w:p w14:paraId="45137389" w14:textId="77777777" w:rsidR="00D7124D" w:rsidRPr="001601B0" w:rsidRDefault="00D7124D" w:rsidP="00D7124D">
      <w:pPr>
        <w:pStyle w:val="ListParagraph"/>
        <w:numPr>
          <w:ilvl w:val="1"/>
          <w:numId w:val="16"/>
        </w:numPr>
        <w:spacing w:line="240" w:lineRule="auto"/>
        <w:rPr>
          <w:lang w:val="en-US"/>
        </w:rPr>
      </w:pPr>
      <w:r w:rsidRPr="001601B0">
        <w:rPr>
          <w:lang w:val="en-US"/>
        </w:rPr>
        <w:t>Do you expect teachers’ willingness to change now that Sars-CoV-2 can also coincide with influenza infections?</w:t>
      </w:r>
    </w:p>
    <w:p w14:paraId="16443786" w14:textId="77777777" w:rsidR="00D7124D" w:rsidRPr="001601B0" w:rsidRDefault="00D7124D" w:rsidP="00D7124D">
      <w:pPr>
        <w:spacing w:line="240" w:lineRule="auto"/>
        <w:rPr>
          <w:b/>
        </w:rPr>
      </w:pPr>
      <w:r w:rsidRPr="001601B0">
        <w:rPr>
          <w:b/>
        </w:rPr>
        <w:t>Evaluation of the policy</w:t>
      </w:r>
    </w:p>
    <w:p w14:paraId="5212C09B" w14:textId="77777777" w:rsidR="00D7124D" w:rsidRPr="001601B0" w:rsidRDefault="00D7124D" w:rsidP="00D7124D">
      <w:pPr>
        <w:pStyle w:val="ListParagraph"/>
        <w:numPr>
          <w:ilvl w:val="0"/>
          <w:numId w:val="16"/>
        </w:numPr>
        <w:spacing w:line="240" w:lineRule="auto"/>
        <w:rPr>
          <w:lang w:val="en-US"/>
        </w:rPr>
      </w:pPr>
      <w:r w:rsidRPr="001601B0">
        <w:rPr>
          <w:lang w:val="en-US"/>
        </w:rPr>
        <w:t>What are the benefits of influenza vaccination for this target group?</w:t>
      </w:r>
    </w:p>
    <w:p w14:paraId="3473EB9A" w14:textId="77777777" w:rsidR="00D7124D" w:rsidRPr="001601B0" w:rsidRDefault="00D7124D" w:rsidP="00D7124D">
      <w:pPr>
        <w:pStyle w:val="ListParagraph"/>
        <w:numPr>
          <w:ilvl w:val="1"/>
          <w:numId w:val="16"/>
        </w:numPr>
        <w:spacing w:line="240" w:lineRule="auto"/>
        <w:rPr>
          <w:lang w:val="en-US"/>
        </w:rPr>
      </w:pPr>
      <w:r w:rsidRPr="001601B0">
        <w:rPr>
          <w:lang w:val="en-US"/>
        </w:rPr>
        <w:t>What do you think are the benefits of vaccinating teachers?</w:t>
      </w:r>
    </w:p>
    <w:p w14:paraId="5E223EFF" w14:textId="77777777" w:rsidR="00D7124D" w:rsidRPr="001601B0" w:rsidRDefault="00D7124D" w:rsidP="00D7124D">
      <w:pPr>
        <w:pStyle w:val="ListParagraph"/>
        <w:numPr>
          <w:ilvl w:val="1"/>
          <w:numId w:val="16"/>
        </w:numPr>
        <w:spacing w:line="240" w:lineRule="auto"/>
        <w:rPr>
          <w:lang w:val="en-US"/>
        </w:rPr>
      </w:pPr>
      <w:r w:rsidRPr="001601B0">
        <w:rPr>
          <w:lang w:val="en-US"/>
        </w:rPr>
        <w:t>What do you think [other] municipal health service employees consider benefits of vaccinating school teachers?</w:t>
      </w:r>
    </w:p>
    <w:p w14:paraId="62D7A47C" w14:textId="77777777" w:rsidR="00D7124D" w:rsidRPr="001601B0" w:rsidRDefault="00D7124D" w:rsidP="00D7124D">
      <w:pPr>
        <w:pStyle w:val="ListParagraph"/>
        <w:numPr>
          <w:ilvl w:val="0"/>
          <w:numId w:val="16"/>
        </w:numPr>
        <w:spacing w:line="240" w:lineRule="auto"/>
        <w:rPr>
          <w:lang w:val="en-US"/>
        </w:rPr>
      </w:pPr>
      <w:r w:rsidRPr="001601B0">
        <w:rPr>
          <w:lang w:val="en-US"/>
        </w:rPr>
        <w:t>What are the disadvantages of influenza vaccination for this target group?</w:t>
      </w:r>
    </w:p>
    <w:p w14:paraId="05CE1FD0" w14:textId="77777777" w:rsidR="00D7124D" w:rsidRPr="001601B0" w:rsidRDefault="00D7124D" w:rsidP="00D7124D">
      <w:pPr>
        <w:pStyle w:val="ListParagraph"/>
        <w:numPr>
          <w:ilvl w:val="1"/>
          <w:numId w:val="16"/>
        </w:numPr>
        <w:spacing w:line="240" w:lineRule="auto"/>
        <w:rPr>
          <w:lang w:val="en-US"/>
        </w:rPr>
      </w:pPr>
      <w:r w:rsidRPr="001601B0">
        <w:rPr>
          <w:lang w:val="en-US"/>
        </w:rPr>
        <w:t>What do you think are the disadvantages of vaccinating teachers?</w:t>
      </w:r>
    </w:p>
    <w:p w14:paraId="4FA71E37" w14:textId="77777777" w:rsidR="00D7124D" w:rsidRPr="001601B0" w:rsidRDefault="00D7124D" w:rsidP="00D7124D">
      <w:pPr>
        <w:pStyle w:val="ListParagraph"/>
        <w:numPr>
          <w:ilvl w:val="1"/>
          <w:numId w:val="16"/>
        </w:numPr>
        <w:spacing w:line="240" w:lineRule="auto"/>
        <w:rPr>
          <w:lang w:val="en-US"/>
        </w:rPr>
      </w:pPr>
      <w:r w:rsidRPr="001601B0">
        <w:rPr>
          <w:lang w:val="en-US"/>
        </w:rPr>
        <w:lastRenderedPageBreak/>
        <w:t>What do you think [other] municipal health service employees consider disadvantages of vaccinating school teachers?</w:t>
      </w:r>
    </w:p>
    <w:p w14:paraId="593F11E6" w14:textId="77777777" w:rsidR="00D7124D" w:rsidRPr="001601B0" w:rsidRDefault="00D7124D" w:rsidP="00D7124D">
      <w:pPr>
        <w:pStyle w:val="ListParagraph"/>
        <w:numPr>
          <w:ilvl w:val="0"/>
          <w:numId w:val="16"/>
        </w:numPr>
        <w:spacing w:line="240" w:lineRule="auto"/>
        <w:rPr>
          <w:lang w:val="en-US"/>
        </w:rPr>
      </w:pPr>
      <w:r w:rsidRPr="001601B0">
        <w:rPr>
          <w:lang w:val="en-US"/>
        </w:rPr>
        <w:t>Can you describe the acceptance of influenza vaccination by this target group?</w:t>
      </w:r>
    </w:p>
    <w:p w14:paraId="639E904D" w14:textId="77777777" w:rsidR="00D7124D" w:rsidRPr="001601B0" w:rsidRDefault="00D7124D" w:rsidP="00D7124D">
      <w:pPr>
        <w:pStyle w:val="ListParagraph"/>
        <w:numPr>
          <w:ilvl w:val="1"/>
          <w:numId w:val="16"/>
        </w:numPr>
        <w:spacing w:line="240" w:lineRule="auto"/>
        <w:rPr>
          <w:lang w:val="en-US"/>
        </w:rPr>
      </w:pPr>
      <w:r w:rsidRPr="001601B0">
        <w:rPr>
          <w:lang w:val="en-US"/>
        </w:rPr>
        <w:t>Do you agree with the policy of your municipality?</w:t>
      </w:r>
    </w:p>
    <w:p w14:paraId="5512BB74" w14:textId="77777777" w:rsidR="00D7124D" w:rsidRPr="001601B0" w:rsidRDefault="00D7124D" w:rsidP="00D7124D">
      <w:pPr>
        <w:pStyle w:val="ListParagraph"/>
        <w:numPr>
          <w:ilvl w:val="1"/>
          <w:numId w:val="16"/>
        </w:numPr>
        <w:spacing w:line="240" w:lineRule="auto"/>
        <w:rPr>
          <w:lang w:val="en-US"/>
        </w:rPr>
      </w:pPr>
      <w:r w:rsidRPr="001601B0">
        <w:rPr>
          <w:lang w:val="en-US"/>
        </w:rPr>
        <w:t>Do the pros or cons of influenza vaccination outweigh for this target group?</w:t>
      </w:r>
    </w:p>
    <w:p w14:paraId="4AAE370B" w14:textId="77777777" w:rsidR="00D7124D" w:rsidRPr="001601B0" w:rsidRDefault="00D7124D" w:rsidP="00D7124D">
      <w:pPr>
        <w:pStyle w:val="ListParagraph"/>
        <w:numPr>
          <w:ilvl w:val="1"/>
          <w:numId w:val="16"/>
        </w:numPr>
        <w:spacing w:line="240" w:lineRule="auto"/>
        <w:rPr>
          <w:lang w:val="en-US"/>
        </w:rPr>
      </w:pPr>
      <w:r w:rsidRPr="001601B0">
        <w:rPr>
          <w:lang w:val="en-US"/>
        </w:rPr>
        <w:t>What do you think [other] municipal health service employees think of vaccination of this target group?</w:t>
      </w:r>
    </w:p>
    <w:p w14:paraId="18827C09" w14:textId="77777777" w:rsidR="00D7124D" w:rsidRPr="001601B0" w:rsidRDefault="00D7124D" w:rsidP="00D7124D">
      <w:pPr>
        <w:pStyle w:val="ListParagraph"/>
        <w:numPr>
          <w:ilvl w:val="0"/>
          <w:numId w:val="16"/>
        </w:numPr>
        <w:spacing w:line="240" w:lineRule="auto"/>
        <w:rPr>
          <w:lang w:val="en-US"/>
        </w:rPr>
      </w:pPr>
      <w:r w:rsidRPr="001601B0">
        <w:rPr>
          <w:lang w:val="en-US"/>
        </w:rPr>
        <w:t>How do you think teachers feel about the influenza vaccination?</w:t>
      </w:r>
    </w:p>
    <w:p w14:paraId="60DD3358" w14:textId="77777777" w:rsidR="00D7124D" w:rsidRPr="001601B0" w:rsidRDefault="00D7124D" w:rsidP="00D7124D">
      <w:pPr>
        <w:pStyle w:val="ListParagraph"/>
        <w:numPr>
          <w:ilvl w:val="0"/>
          <w:numId w:val="16"/>
        </w:numPr>
        <w:spacing w:line="240" w:lineRule="auto"/>
        <w:rPr>
          <w:lang w:val="en-US"/>
        </w:rPr>
      </w:pPr>
      <w:r w:rsidRPr="001601B0">
        <w:rPr>
          <w:lang w:val="en-US"/>
        </w:rPr>
        <w:t>How much absenteeism among teachers do you think the influenza vaccination can prevent?</w:t>
      </w:r>
    </w:p>
    <w:p w14:paraId="21079B26" w14:textId="77777777" w:rsidR="00D7124D" w:rsidRPr="001601B0" w:rsidRDefault="00D7124D" w:rsidP="00D7124D">
      <w:pPr>
        <w:pStyle w:val="ListParagraph"/>
        <w:numPr>
          <w:ilvl w:val="1"/>
          <w:numId w:val="16"/>
        </w:numPr>
        <w:spacing w:line="240" w:lineRule="auto"/>
        <w:rPr>
          <w:lang w:val="en-US"/>
        </w:rPr>
      </w:pPr>
      <w:r w:rsidRPr="001601B0">
        <w:rPr>
          <w:lang w:val="en-US"/>
        </w:rPr>
        <w:t>If all teachers are vaccinated?</w:t>
      </w:r>
    </w:p>
    <w:p w14:paraId="3BD7D506" w14:textId="77777777" w:rsidR="00D7124D" w:rsidRPr="001601B0" w:rsidRDefault="00D7124D" w:rsidP="00D7124D">
      <w:pPr>
        <w:pStyle w:val="ListParagraph"/>
        <w:numPr>
          <w:ilvl w:val="1"/>
          <w:numId w:val="16"/>
        </w:numPr>
        <w:spacing w:line="240" w:lineRule="auto"/>
        <w:rPr>
          <w:lang w:val="en-US"/>
        </w:rPr>
      </w:pPr>
      <w:r w:rsidRPr="001601B0">
        <w:rPr>
          <w:lang w:val="en-US"/>
        </w:rPr>
        <w:t>With the current uptake?</w:t>
      </w:r>
    </w:p>
    <w:p w14:paraId="62142750" w14:textId="77777777" w:rsidR="00D7124D" w:rsidRPr="001601B0" w:rsidRDefault="00D7124D" w:rsidP="00D7124D">
      <w:pPr>
        <w:spacing w:line="240" w:lineRule="auto"/>
        <w:rPr>
          <w:b/>
          <w:lang w:val="en-US"/>
        </w:rPr>
      </w:pPr>
      <w:r w:rsidRPr="001601B0">
        <w:rPr>
          <w:b/>
          <w:lang w:val="en-US"/>
        </w:rPr>
        <w:t>Other municipalities/regions</w:t>
      </w:r>
    </w:p>
    <w:p w14:paraId="3A3503A0" w14:textId="77777777" w:rsidR="00D7124D" w:rsidRPr="001601B0" w:rsidRDefault="00D7124D" w:rsidP="00D7124D">
      <w:pPr>
        <w:pStyle w:val="ListParagraph"/>
        <w:numPr>
          <w:ilvl w:val="0"/>
          <w:numId w:val="16"/>
        </w:numPr>
        <w:spacing w:line="240" w:lineRule="auto"/>
        <w:rPr>
          <w:lang w:val="en-US"/>
        </w:rPr>
      </w:pPr>
      <w:r w:rsidRPr="001601B0">
        <w:rPr>
          <w:lang w:val="en-US"/>
        </w:rPr>
        <w:t>Do you know of other regions</w:t>
      </w:r>
    </w:p>
    <w:p w14:paraId="1ED8E99E" w14:textId="77777777" w:rsidR="00D7124D" w:rsidRPr="001601B0" w:rsidRDefault="00D7124D" w:rsidP="00D7124D">
      <w:pPr>
        <w:pStyle w:val="ListParagraph"/>
        <w:numPr>
          <w:ilvl w:val="1"/>
          <w:numId w:val="16"/>
        </w:numPr>
        <w:spacing w:line="240" w:lineRule="auto"/>
        <w:rPr>
          <w:lang w:val="en-US"/>
        </w:rPr>
      </w:pPr>
      <w:r w:rsidRPr="001601B0">
        <w:rPr>
          <w:lang w:val="en-US"/>
        </w:rPr>
        <w:t>that offer influenza vaccination to teachers?</w:t>
      </w:r>
    </w:p>
    <w:p w14:paraId="028719BC" w14:textId="77777777" w:rsidR="00D7124D" w:rsidRPr="001601B0" w:rsidRDefault="00D7124D" w:rsidP="00D7124D">
      <w:pPr>
        <w:pStyle w:val="ListParagraph"/>
        <w:numPr>
          <w:ilvl w:val="1"/>
          <w:numId w:val="16"/>
        </w:numPr>
        <w:spacing w:line="240" w:lineRule="auto"/>
        <w:rPr>
          <w:lang w:val="en-US"/>
        </w:rPr>
      </w:pPr>
      <w:r w:rsidRPr="001601B0">
        <w:rPr>
          <w:lang w:val="en-US"/>
        </w:rPr>
        <w:t>that deliberately do not offer influenza vaccination to teachers after consideration?</w:t>
      </w:r>
    </w:p>
    <w:p w14:paraId="13F2F1C7" w14:textId="77777777" w:rsidR="00D7124D" w:rsidRPr="001601B0" w:rsidRDefault="00D7124D" w:rsidP="00D7124D">
      <w:pPr>
        <w:spacing w:line="240" w:lineRule="auto"/>
        <w:rPr>
          <w:b/>
          <w:lang w:val="en-US"/>
        </w:rPr>
      </w:pPr>
      <w:r w:rsidRPr="001601B0">
        <w:rPr>
          <w:b/>
          <w:lang w:val="en-US"/>
        </w:rPr>
        <w:t>Closing</w:t>
      </w:r>
    </w:p>
    <w:p w14:paraId="6A3226C6" w14:textId="77777777" w:rsidR="00D7124D" w:rsidRPr="001601B0" w:rsidRDefault="00D7124D" w:rsidP="00D7124D">
      <w:pPr>
        <w:pStyle w:val="ListParagraph"/>
        <w:numPr>
          <w:ilvl w:val="0"/>
          <w:numId w:val="16"/>
        </w:numPr>
        <w:spacing w:line="240" w:lineRule="auto"/>
        <w:rPr>
          <w:lang w:val="en-US"/>
        </w:rPr>
      </w:pPr>
      <w:r w:rsidRPr="001601B0">
        <w:rPr>
          <w:lang w:val="en-US"/>
        </w:rPr>
        <w:t>Are there any other topics that you consider relevant to the research that have not been addressed during this interview and that you would like to say anything about?</w:t>
      </w:r>
    </w:p>
    <w:p w14:paraId="210675B7" w14:textId="77777777" w:rsidR="00D7124D" w:rsidRPr="001601B0" w:rsidRDefault="00D7124D" w:rsidP="00D7124D">
      <w:pPr>
        <w:pStyle w:val="ListParagraph"/>
        <w:numPr>
          <w:ilvl w:val="1"/>
          <w:numId w:val="16"/>
        </w:numPr>
        <w:spacing w:line="240" w:lineRule="auto"/>
        <w:rPr>
          <w:lang w:val="en-US"/>
        </w:rPr>
      </w:pPr>
      <w:r w:rsidRPr="001601B0">
        <w:rPr>
          <w:lang w:val="en-US"/>
        </w:rPr>
        <w:t xml:space="preserve">If you remember something after the interview, you can always contact me. </w:t>
      </w:r>
    </w:p>
    <w:p w14:paraId="0FDEA3A8" w14:textId="77777777" w:rsidR="00D7124D" w:rsidRPr="001601B0" w:rsidRDefault="00D7124D" w:rsidP="00D7124D">
      <w:pPr>
        <w:pStyle w:val="ListParagraph"/>
        <w:numPr>
          <w:ilvl w:val="0"/>
          <w:numId w:val="16"/>
        </w:numPr>
        <w:spacing w:line="240" w:lineRule="auto"/>
        <w:rPr>
          <w:lang w:val="en-US"/>
        </w:rPr>
      </w:pPr>
      <w:r w:rsidRPr="001601B0">
        <w:rPr>
          <w:lang w:val="en-US"/>
        </w:rPr>
        <w:t>Do you have any questions for me following the interview?</w:t>
      </w:r>
    </w:p>
    <w:p w14:paraId="6B392405" w14:textId="77777777" w:rsidR="00D7124D" w:rsidRPr="00916893" w:rsidRDefault="00D7124D" w:rsidP="00D7124D">
      <w:pPr>
        <w:spacing w:line="240" w:lineRule="auto"/>
        <w:rPr>
          <w:rFonts w:ascii="Verdana" w:hAnsi="Verdana"/>
          <w:lang w:val="en-US"/>
        </w:rPr>
      </w:pPr>
    </w:p>
    <w:p w14:paraId="0A27B24E" w14:textId="77777777" w:rsidR="00D7124D" w:rsidRPr="001601B0" w:rsidRDefault="00D7124D" w:rsidP="00D7124D">
      <w:pPr>
        <w:spacing w:line="240" w:lineRule="auto"/>
        <w:rPr>
          <w:u w:val="single"/>
          <w:lang w:val="en-US"/>
        </w:rPr>
      </w:pPr>
      <w:r w:rsidRPr="001601B0">
        <w:rPr>
          <w:u w:val="single"/>
          <w:lang w:val="en-US"/>
        </w:rPr>
        <w:t>Questions in case influenza vaccination for teachers is not offered:</w:t>
      </w:r>
    </w:p>
    <w:p w14:paraId="2FF00FC3" w14:textId="77777777" w:rsidR="00D7124D" w:rsidRPr="001601B0" w:rsidRDefault="00D7124D" w:rsidP="00D7124D">
      <w:pPr>
        <w:spacing w:line="240" w:lineRule="auto"/>
        <w:rPr>
          <w:b/>
          <w:lang w:val="en-US"/>
        </w:rPr>
      </w:pPr>
      <w:r w:rsidRPr="001601B0">
        <w:rPr>
          <w:b/>
          <w:lang w:val="en-US"/>
        </w:rPr>
        <w:t>Considerations</w:t>
      </w:r>
    </w:p>
    <w:p w14:paraId="279972E0" w14:textId="77777777" w:rsidR="00D7124D" w:rsidRPr="001601B0" w:rsidRDefault="00D7124D" w:rsidP="00D7124D">
      <w:pPr>
        <w:pStyle w:val="ListParagraph"/>
        <w:numPr>
          <w:ilvl w:val="0"/>
          <w:numId w:val="17"/>
        </w:numPr>
        <w:spacing w:line="240" w:lineRule="auto"/>
        <w:rPr>
          <w:lang w:val="en-US"/>
        </w:rPr>
      </w:pPr>
      <w:r w:rsidRPr="001601B0">
        <w:rPr>
          <w:lang w:val="en-US"/>
        </w:rPr>
        <w:t>Did you ever discuss vaccinating teachers for influenza with your colleagues?</w:t>
      </w:r>
    </w:p>
    <w:p w14:paraId="44D8B658" w14:textId="77777777" w:rsidR="00D7124D" w:rsidRPr="001601B0" w:rsidRDefault="00D7124D" w:rsidP="00D7124D">
      <w:pPr>
        <w:pStyle w:val="ListParagraph"/>
        <w:numPr>
          <w:ilvl w:val="0"/>
          <w:numId w:val="17"/>
        </w:numPr>
        <w:spacing w:line="240" w:lineRule="auto"/>
        <w:rPr>
          <w:lang w:val="en-US"/>
        </w:rPr>
      </w:pPr>
      <w:r w:rsidRPr="001601B0">
        <w:rPr>
          <w:lang w:val="en-US"/>
        </w:rPr>
        <w:t>Has vaccinating teachers for the flu been considered by your municipality or municipal health service?</w:t>
      </w:r>
    </w:p>
    <w:p w14:paraId="48D825EF" w14:textId="77777777" w:rsidR="00D7124D" w:rsidRPr="001601B0" w:rsidRDefault="00D7124D" w:rsidP="00D7124D">
      <w:pPr>
        <w:pStyle w:val="ListParagraph"/>
        <w:numPr>
          <w:ilvl w:val="1"/>
          <w:numId w:val="17"/>
        </w:numPr>
        <w:spacing w:line="240" w:lineRule="auto"/>
        <w:rPr>
          <w:lang w:val="en-US"/>
        </w:rPr>
      </w:pPr>
      <w:r w:rsidRPr="001601B0">
        <w:rPr>
          <w:lang w:val="en-US"/>
        </w:rPr>
        <w:t>Can you describe the process?</w:t>
      </w:r>
    </w:p>
    <w:p w14:paraId="2734251B" w14:textId="77777777" w:rsidR="00D7124D" w:rsidRPr="001601B0" w:rsidRDefault="00D7124D" w:rsidP="00D7124D">
      <w:pPr>
        <w:pStyle w:val="ListParagraph"/>
        <w:numPr>
          <w:ilvl w:val="1"/>
          <w:numId w:val="17"/>
        </w:numPr>
        <w:spacing w:line="240" w:lineRule="auto"/>
        <w:rPr>
          <w:lang w:val="en-US"/>
        </w:rPr>
      </w:pPr>
      <w:r w:rsidRPr="001601B0">
        <w:rPr>
          <w:lang w:val="en-US"/>
        </w:rPr>
        <w:t>Who were involved?</w:t>
      </w:r>
    </w:p>
    <w:p w14:paraId="16804A23" w14:textId="77777777" w:rsidR="00D7124D" w:rsidRPr="001601B0" w:rsidRDefault="00D7124D" w:rsidP="00D7124D">
      <w:pPr>
        <w:pStyle w:val="ListParagraph"/>
        <w:numPr>
          <w:ilvl w:val="2"/>
          <w:numId w:val="17"/>
        </w:numPr>
        <w:spacing w:line="240" w:lineRule="auto"/>
        <w:rPr>
          <w:lang w:val="en-US"/>
        </w:rPr>
      </w:pPr>
      <w:r w:rsidRPr="001601B0">
        <w:rPr>
          <w:lang w:val="en-US"/>
        </w:rPr>
        <w:t>Were schoolboards and/or teachers involved?</w:t>
      </w:r>
    </w:p>
    <w:p w14:paraId="52A8E593" w14:textId="77777777" w:rsidR="00D7124D" w:rsidRPr="001601B0" w:rsidRDefault="00D7124D" w:rsidP="00D7124D">
      <w:pPr>
        <w:pStyle w:val="ListParagraph"/>
        <w:numPr>
          <w:ilvl w:val="1"/>
          <w:numId w:val="17"/>
        </w:numPr>
        <w:spacing w:line="240" w:lineRule="auto"/>
        <w:rPr>
          <w:lang w:val="en-US"/>
        </w:rPr>
      </w:pPr>
      <w:r w:rsidRPr="001601B0">
        <w:rPr>
          <w:lang w:val="en-US"/>
        </w:rPr>
        <w:t>When did this take place? As a result of which?</w:t>
      </w:r>
    </w:p>
    <w:p w14:paraId="347C0F78" w14:textId="77777777" w:rsidR="00D7124D" w:rsidRPr="001601B0" w:rsidRDefault="00D7124D" w:rsidP="00D7124D">
      <w:pPr>
        <w:pStyle w:val="ListParagraph"/>
        <w:numPr>
          <w:ilvl w:val="1"/>
          <w:numId w:val="17"/>
        </w:numPr>
        <w:spacing w:line="240" w:lineRule="auto"/>
        <w:rPr>
          <w:lang w:val="en-US"/>
        </w:rPr>
      </w:pPr>
      <w:r w:rsidRPr="001601B0">
        <w:rPr>
          <w:lang w:val="en-US"/>
        </w:rPr>
        <w:t>Is the advice of the municipal health service included in the decision? Who makes the final decision on policy?</w:t>
      </w:r>
    </w:p>
    <w:p w14:paraId="166A4AFC" w14:textId="77777777" w:rsidR="00D7124D" w:rsidRPr="001601B0" w:rsidRDefault="00D7124D" w:rsidP="00D7124D">
      <w:pPr>
        <w:spacing w:line="240" w:lineRule="auto"/>
        <w:rPr>
          <w:b/>
          <w:lang w:val="en-US"/>
        </w:rPr>
      </w:pPr>
      <w:r w:rsidRPr="001601B0">
        <w:rPr>
          <w:b/>
          <w:lang w:val="en-US"/>
        </w:rPr>
        <w:t xml:space="preserve">Reason for not implementing policy </w:t>
      </w:r>
    </w:p>
    <w:p w14:paraId="06CB579A" w14:textId="77777777" w:rsidR="00D7124D" w:rsidRPr="001601B0" w:rsidRDefault="00D7124D" w:rsidP="00D7124D">
      <w:pPr>
        <w:pStyle w:val="ListParagraph"/>
        <w:numPr>
          <w:ilvl w:val="0"/>
          <w:numId w:val="17"/>
        </w:numPr>
        <w:spacing w:line="240" w:lineRule="auto"/>
        <w:rPr>
          <w:lang w:val="en-US"/>
        </w:rPr>
      </w:pPr>
      <w:r w:rsidRPr="001601B0">
        <w:rPr>
          <w:lang w:val="en-US"/>
        </w:rPr>
        <w:t>What are the reasons for your municipality not to vaccinate this target group?</w:t>
      </w:r>
    </w:p>
    <w:p w14:paraId="41EC6F4F" w14:textId="77777777" w:rsidR="00D7124D" w:rsidRPr="001601B0" w:rsidRDefault="00D7124D" w:rsidP="00D7124D">
      <w:pPr>
        <w:pStyle w:val="ListParagraph"/>
        <w:numPr>
          <w:ilvl w:val="0"/>
          <w:numId w:val="17"/>
        </w:numPr>
        <w:spacing w:line="240" w:lineRule="auto"/>
        <w:rPr>
          <w:lang w:val="en-US"/>
        </w:rPr>
      </w:pPr>
      <w:r w:rsidRPr="001601B0">
        <w:rPr>
          <w:lang w:val="en-US"/>
        </w:rPr>
        <w:t>Do you think that teachers in you municipality should be vaccinated?</w:t>
      </w:r>
    </w:p>
    <w:p w14:paraId="267704AA" w14:textId="77777777" w:rsidR="00D7124D" w:rsidRPr="001601B0" w:rsidRDefault="00D7124D" w:rsidP="00D7124D">
      <w:pPr>
        <w:pStyle w:val="ListParagraph"/>
        <w:numPr>
          <w:ilvl w:val="1"/>
          <w:numId w:val="17"/>
        </w:numPr>
        <w:spacing w:line="240" w:lineRule="auto"/>
        <w:rPr>
          <w:lang w:val="en-US"/>
        </w:rPr>
      </w:pPr>
      <w:r w:rsidRPr="001601B0">
        <w:rPr>
          <w:lang w:val="en-US"/>
        </w:rPr>
        <w:t>What do you think are the benefits of vaccinating teachers?</w:t>
      </w:r>
    </w:p>
    <w:p w14:paraId="3EFAB4DD" w14:textId="77777777" w:rsidR="00D7124D" w:rsidRPr="001601B0" w:rsidRDefault="00D7124D" w:rsidP="00D7124D">
      <w:pPr>
        <w:pStyle w:val="ListParagraph"/>
        <w:numPr>
          <w:ilvl w:val="1"/>
          <w:numId w:val="17"/>
        </w:numPr>
        <w:spacing w:line="240" w:lineRule="auto"/>
        <w:rPr>
          <w:lang w:val="en-US"/>
        </w:rPr>
      </w:pPr>
      <w:r w:rsidRPr="001601B0">
        <w:rPr>
          <w:lang w:val="en-US"/>
        </w:rPr>
        <w:t>What do you think are the disadvantages of vaccinating teachers?</w:t>
      </w:r>
    </w:p>
    <w:p w14:paraId="32F96A96" w14:textId="77777777" w:rsidR="00D7124D" w:rsidRPr="001601B0" w:rsidRDefault="00D7124D" w:rsidP="00D7124D">
      <w:pPr>
        <w:pStyle w:val="ListParagraph"/>
        <w:numPr>
          <w:ilvl w:val="0"/>
          <w:numId w:val="17"/>
        </w:numPr>
        <w:spacing w:line="240" w:lineRule="auto"/>
        <w:rPr>
          <w:lang w:val="en-US"/>
        </w:rPr>
      </w:pPr>
      <w:r w:rsidRPr="001601B0">
        <w:rPr>
          <w:lang w:val="en-US"/>
        </w:rPr>
        <w:t>[If yes] How would envisage the organization of influenza vaccination for teachers?</w:t>
      </w:r>
    </w:p>
    <w:p w14:paraId="257AD057" w14:textId="77777777" w:rsidR="00D7124D" w:rsidRPr="001601B0" w:rsidRDefault="00D7124D" w:rsidP="00D7124D">
      <w:pPr>
        <w:pStyle w:val="ListParagraph"/>
        <w:numPr>
          <w:ilvl w:val="1"/>
          <w:numId w:val="17"/>
        </w:numPr>
        <w:spacing w:line="240" w:lineRule="auto"/>
        <w:rPr>
          <w:lang w:val="en-US"/>
        </w:rPr>
      </w:pPr>
      <w:r w:rsidRPr="001601B0">
        <w:rPr>
          <w:lang w:val="en-US"/>
        </w:rPr>
        <w:t>Should vaccination be free or should teachers pay for it themselves? (yes / no / partly: for whom and who not)</w:t>
      </w:r>
    </w:p>
    <w:p w14:paraId="739756E5" w14:textId="77777777" w:rsidR="00D7124D" w:rsidRPr="001601B0" w:rsidRDefault="00D7124D" w:rsidP="00D7124D">
      <w:pPr>
        <w:pStyle w:val="ListParagraph"/>
        <w:numPr>
          <w:ilvl w:val="1"/>
          <w:numId w:val="17"/>
        </w:numPr>
        <w:spacing w:line="240" w:lineRule="auto"/>
        <w:rPr>
          <w:lang w:val="en-US"/>
        </w:rPr>
      </w:pPr>
      <w:r w:rsidRPr="001601B0">
        <w:rPr>
          <w:lang w:val="en-US"/>
        </w:rPr>
        <w:t>Should vaccination be voluntary or mandatory?</w:t>
      </w:r>
    </w:p>
    <w:p w14:paraId="0FED7F5D" w14:textId="77777777" w:rsidR="00D7124D" w:rsidRPr="001601B0" w:rsidRDefault="00D7124D" w:rsidP="00D7124D">
      <w:pPr>
        <w:pStyle w:val="ListParagraph"/>
        <w:numPr>
          <w:ilvl w:val="1"/>
          <w:numId w:val="17"/>
        </w:numPr>
        <w:spacing w:line="240" w:lineRule="auto"/>
        <w:rPr>
          <w:lang w:val="en-US"/>
        </w:rPr>
      </w:pPr>
      <w:r w:rsidRPr="001601B0">
        <w:rPr>
          <w:lang w:val="en-US"/>
        </w:rPr>
        <w:t>Do you that the teachers who get the vaccination should get a compensation?</w:t>
      </w:r>
    </w:p>
    <w:p w14:paraId="253BC31E" w14:textId="77777777" w:rsidR="00D7124D" w:rsidRPr="001601B0" w:rsidRDefault="00D7124D" w:rsidP="00D7124D">
      <w:pPr>
        <w:pStyle w:val="ListParagraph"/>
        <w:numPr>
          <w:ilvl w:val="1"/>
          <w:numId w:val="17"/>
        </w:numPr>
        <w:spacing w:line="240" w:lineRule="auto"/>
        <w:rPr>
          <w:lang w:val="en-US"/>
        </w:rPr>
      </w:pPr>
      <w:r w:rsidRPr="001601B0">
        <w:rPr>
          <w:lang w:val="en-US"/>
        </w:rPr>
        <w:t>Which teachers / school types should it be offered to?</w:t>
      </w:r>
    </w:p>
    <w:p w14:paraId="00B90F73" w14:textId="77777777" w:rsidR="00D7124D" w:rsidRPr="001601B0" w:rsidRDefault="00D7124D" w:rsidP="00D7124D">
      <w:pPr>
        <w:pStyle w:val="ListParagraph"/>
        <w:numPr>
          <w:ilvl w:val="1"/>
          <w:numId w:val="17"/>
        </w:numPr>
        <w:spacing w:line="240" w:lineRule="auto"/>
        <w:rPr>
          <w:lang w:val="en-US"/>
        </w:rPr>
      </w:pPr>
      <w:r w:rsidRPr="001601B0">
        <w:rPr>
          <w:lang w:val="en-US"/>
        </w:rPr>
        <w:t>Should teachers arrange this themselves or should it be organized by another party?</w:t>
      </w:r>
    </w:p>
    <w:p w14:paraId="56924F12" w14:textId="77777777" w:rsidR="00D7124D" w:rsidRPr="001601B0" w:rsidRDefault="00D7124D" w:rsidP="00D7124D">
      <w:pPr>
        <w:pStyle w:val="ListParagraph"/>
        <w:numPr>
          <w:ilvl w:val="2"/>
          <w:numId w:val="17"/>
        </w:numPr>
        <w:spacing w:line="240" w:lineRule="auto"/>
        <w:rPr>
          <w:lang w:val="en-US"/>
        </w:rPr>
      </w:pPr>
      <w:r w:rsidRPr="001601B0">
        <w:rPr>
          <w:lang w:val="en-US"/>
        </w:rPr>
        <w:t>By whom / which body?</w:t>
      </w:r>
    </w:p>
    <w:p w14:paraId="45F04A65" w14:textId="77777777" w:rsidR="00D7124D" w:rsidRPr="001601B0" w:rsidRDefault="00D7124D" w:rsidP="00D7124D">
      <w:pPr>
        <w:pStyle w:val="ListParagraph"/>
        <w:numPr>
          <w:ilvl w:val="2"/>
          <w:numId w:val="17"/>
        </w:numPr>
        <w:spacing w:line="240" w:lineRule="auto"/>
        <w:rPr>
          <w:lang w:val="en-US"/>
        </w:rPr>
      </w:pPr>
      <w:r w:rsidRPr="001601B0">
        <w:rPr>
          <w:lang w:val="en-US"/>
        </w:rPr>
        <w:t>How? (call schoolboards and teachers, giving the vaccinations)</w:t>
      </w:r>
    </w:p>
    <w:p w14:paraId="2E62D65D" w14:textId="77777777" w:rsidR="00D7124D" w:rsidRPr="001601B0" w:rsidRDefault="00D7124D" w:rsidP="00D7124D">
      <w:pPr>
        <w:pStyle w:val="ListParagraph"/>
        <w:numPr>
          <w:ilvl w:val="2"/>
          <w:numId w:val="17"/>
        </w:numPr>
        <w:spacing w:line="240" w:lineRule="auto"/>
        <w:rPr>
          <w:lang w:val="en-US"/>
        </w:rPr>
      </w:pPr>
      <w:r w:rsidRPr="001601B0">
        <w:rPr>
          <w:lang w:val="en-US"/>
        </w:rPr>
        <w:lastRenderedPageBreak/>
        <w:t>Who should fund it [if free vaccination]?</w:t>
      </w:r>
    </w:p>
    <w:p w14:paraId="20C6872D" w14:textId="77777777" w:rsidR="00D7124D" w:rsidRPr="001601B0" w:rsidRDefault="00D7124D" w:rsidP="00D7124D">
      <w:pPr>
        <w:spacing w:line="240" w:lineRule="auto"/>
        <w:rPr>
          <w:b/>
          <w:lang w:val="en-US"/>
        </w:rPr>
      </w:pPr>
      <w:r w:rsidRPr="001601B0">
        <w:rPr>
          <w:b/>
          <w:lang w:val="en-US"/>
        </w:rPr>
        <w:t>Evaluation</w:t>
      </w:r>
    </w:p>
    <w:p w14:paraId="7B3C9792" w14:textId="77777777" w:rsidR="00D7124D" w:rsidRPr="001601B0" w:rsidRDefault="00D7124D" w:rsidP="00D7124D">
      <w:pPr>
        <w:pStyle w:val="ListParagraph"/>
        <w:numPr>
          <w:ilvl w:val="0"/>
          <w:numId w:val="17"/>
        </w:numPr>
        <w:spacing w:line="240" w:lineRule="auto"/>
        <w:rPr>
          <w:lang w:val="en-US"/>
        </w:rPr>
      </w:pPr>
      <w:r w:rsidRPr="001601B0">
        <w:rPr>
          <w:lang w:val="en-US"/>
        </w:rPr>
        <w:t>What do you think [other] municipal health service employees of not offering influenza vaccination for this target group?</w:t>
      </w:r>
    </w:p>
    <w:p w14:paraId="5E8FAE27" w14:textId="77777777" w:rsidR="00D7124D" w:rsidRPr="001601B0" w:rsidRDefault="00D7124D" w:rsidP="00D7124D">
      <w:pPr>
        <w:pStyle w:val="ListParagraph"/>
        <w:numPr>
          <w:ilvl w:val="0"/>
          <w:numId w:val="17"/>
        </w:numPr>
        <w:spacing w:line="240" w:lineRule="auto"/>
        <w:rPr>
          <w:lang w:val="en-US"/>
        </w:rPr>
      </w:pPr>
      <w:r w:rsidRPr="001601B0">
        <w:rPr>
          <w:lang w:val="en-US"/>
        </w:rPr>
        <w:t>How do you think teachers feel about the influenza vaccination?</w:t>
      </w:r>
    </w:p>
    <w:p w14:paraId="49190095" w14:textId="77777777" w:rsidR="00D7124D" w:rsidRPr="001601B0" w:rsidRDefault="00D7124D" w:rsidP="00D7124D">
      <w:pPr>
        <w:pStyle w:val="ListParagraph"/>
        <w:numPr>
          <w:ilvl w:val="1"/>
          <w:numId w:val="17"/>
        </w:numPr>
        <w:spacing w:line="240" w:lineRule="auto"/>
        <w:rPr>
          <w:lang w:val="en-US"/>
        </w:rPr>
      </w:pPr>
      <w:r w:rsidRPr="001601B0">
        <w:rPr>
          <w:lang w:val="en-US"/>
        </w:rPr>
        <w:t>Do you expect teachers’ willingness to change now that Sars-CoV-2 can also coincide with influenza infections?</w:t>
      </w:r>
    </w:p>
    <w:p w14:paraId="5F383BFA" w14:textId="77777777" w:rsidR="00D7124D" w:rsidRPr="001601B0" w:rsidRDefault="00D7124D" w:rsidP="00D7124D">
      <w:pPr>
        <w:pStyle w:val="ListParagraph"/>
        <w:numPr>
          <w:ilvl w:val="0"/>
          <w:numId w:val="17"/>
        </w:numPr>
        <w:spacing w:line="240" w:lineRule="auto"/>
        <w:rPr>
          <w:lang w:val="en-US"/>
        </w:rPr>
      </w:pPr>
      <w:r w:rsidRPr="001601B0">
        <w:rPr>
          <w:lang w:val="en-US"/>
        </w:rPr>
        <w:t>What percentage teachers would take the free vaccine do you think?</w:t>
      </w:r>
    </w:p>
    <w:p w14:paraId="0B61DC96" w14:textId="77777777" w:rsidR="00D7124D" w:rsidRPr="001601B0" w:rsidRDefault="00D7124D" w:rsidP="00D7124D">
      <w:pPr>
        <w:pStyle w:val="ListParagraph"/>
        <w:numPr>
          <w:ilvl w:val="0"/>
          <w:numId w:val="17"/>
        </w:numPr>
        <w:spacing w:line="240" w:lineRule="auto"/>
        <w:rPr>
          <w:lang w:val="en-US"/>
        </w:rPr>
      </w:pPr>
      <w:r w:rsidRPr="001601B0">
        <w:rPr>
          <w:lang w:val="en-US"/>
        </w:rPr>
        <w:t>How much absenteeism among teachers do you think the influenza vaccination can prevent [if all teachers take the vaccination]?</w:t>
      </w:r>
    </w:p>
    <w:p w14:paraId="44581626" w14:textId="77777777" w:rsidR="00D7124D" w:rsidRPr="001601B0" w:rsidRDefault="00D7124D" w:rsidP="00D7124D">
      <w:pPr>
        <w:spacing w:line="240" w:lineRule="auto"/>
        <w:rPr>
          <w:b/>
          <w:lang w:val="en-US"/>
        </w:rPr>
      </w:pPr>
      <w:r w:rsidRPr="001601B0">
        <w:rPr>
          <w:b/>
          <w:lang w:val="en-US"/>
        </w:rPr>
        <w:t>Other municipalities/regions</w:t>
      </w:r>
    </w:p>
    <w:p w14:paraId="0256775E" w14:textId="77777777" w:rsidR="00D7124D" w:rsidRPr="001601B0" w:rsidRDefault="00D7124D" w:rsidP="00D7124D">
      <w:pPr>
        <w:pStyle w:val="ListParagraph"/>
        <w:numPr>
          <w:ilvl w:val="0"/>
          <w:numId w:val="17"/>
        </w:numPr>
        <w:spacing w:line="240" w:lineRule="auto"/>
        <w:rPr>
          <w:lang w:val="en-US"/>
        </w:rPr>
      </w:pPr>
      <w:r w:rsidRPr="001601B0">
        <w:rPr>
          <w:lang w:val="en-US"/>
        </w:rPr>
        <w:t>Do you know of other regions that offer influenza vaccination to teachers?</w:t>
      </w:r>
    </w:p>
    <w:p w14:paraId="4A2DF02B" w14:textId="77777777" w:rsidR="00D7124D" w:rsidRPr="001601B0" w:rsidRDefault="00D7124D" w:rsidP="00D7124D">
      <w:pPr>
        <w:pStyle w:val="ListParagraph"/>
        <w:numPr>
          <w:ilvl w:val="1"/>
          <w:numId w:val="17"/>
        </w:numPr>
        <w:spacing w:line="240" w:lineRule="auto"/>
        <w:rPr>
          <w:lang w:val="en-US"/>
        </w:rPr>
      </w:pPr>
      <w:r w:rsidRPr="001601B0">
        <w:rPr>
          <w:lang w:val="en-US"/>
        </w:rPr>
        <w:t>What do you think of this?</w:t>
      </w:r>
    </w:p>
    <w:p w14:paraId="5F63831B" w14:textId="77777777" w:rsidR="00D7124D" w:rsidRPr="001601B0" w:rsidRDefault="00D7124D" w:rsidP="00D7124D">
      <w:pPr>
        <w:pStyle w:val="ListParagraph"/>
        <w:numPr>
          <w:ilvl w:val="1"/>
          <w:numId w:val="17"/>
        </w:numPr>
        <w:spacing w:line="240" w:lineRule="auto"/>
        <w:rPr>
          <w:lang w:val="en-US"/>
        </w:rPr>
      </w:pPr>
      <w:r w:rsidRPr="001601B0">
        <w:rPr>
          <w:lang w:val="en-US"/>
        </w:rPr>
        <w:t>Do you know of other regions that deliberately do not offer influenza vaccination to teachers after consideration?</w:t>
      </w:r>
    </w:p>
    <w:p w14:paraId="07A9795B" w14:textId="77777777" w:rsidR="00D7124D" w:rsidRPr="001601B0" w:rsidRDefault="00D7124D" w:rsidP="00D7124D">
      <w:pPr>
        <w:spacing w:line="240" w:lineRule="auto"/>
        <w:rPr>
          <w:b/>
          <w:lang w:val="en-US"/>
        </w:rPr>
      </w:pPr>
      <w:r w:rsidRPr="001601B0">
        <w:rPr>
          <w:b/>
          <w:lang w:val="en-US"/>
        </w:rPr>
        <w:t>Closing</w:t>
      </w:r>
    </w:p>
    <w:p w14:paraId="0BA143AC" w14:textId="77777777" w:rsidR="00D7124D" w:rsidRPr="001601B0" w:rsidRDefault="00D7124D" w:rsidP="00D7124D">
      <w:pPr>
        <w:pStyle w:val="ListParagraph"/>
        <w:numPr>
          <w:ilvl w:val="0"/>
          <w:numId w:val="17"/>
        </w:numPr>
        <w:spacing w:line="240" w:lineRule="auto"/>
        <w:rPr>
          <w:lang w:val="en-US"/>
        </w:rPr>
      </w:pPr>
      <w:r w:rsidRPr="001601B0">
        <w:rPr>
          <w:lang w:val="en-US"/>
        </w:rPr>
        <w:t>Are there any other topics that you consider relevant to the research that have not been addressed during this interview and that you would like to say anything about?</w:t>
      </w:r>
    </w:p>
    <w:p w14:paraId="44ADC605" w14:textId="77777777" w:rsidR="00D7124D" w:rsidRPr="001601B0" w:rsidRDefault="00D7124D" w:rsidP="00D7124D">
      <w:pPr>
        <w:pStyle w:val="ListParagraph"/>
        <w:numPr>
          <w:ilvl w:val="1"/>
          <w:numId w:val="17"/>
        </w:numPr>
        <w:spacing w:line="240" w:lineRule="auto"/>
        <w:rPr>
          <w:lang w:val="en-US"/>
        </w:rPr>
      </w:pPr>
      <w:r w:rsidRPr="001601B0">
        <w:rPr>
          <w:lang w:val="en-US"/>
        </w:rPr>
        <w:t xml:space="preserve">If you remember something after the interview, you can always contact me. </w:t>
      </w:r>
    </w:p>
    <w:p w14:paraId="599291EB" w14:textId="77777777" w:rsidR="00D7124D" w:rsidRPr="001601B0" w:rsidRDefault="00D7124D" w:rsidP="00D7124D">
      <w:pPr>
        <w:pStyle w:val="ListParagraph"/>
        <w:numPr>
          <w:ilvl w:val="0"/>
          <w:numId w:val="17"/>
        </w:numPr>
        <w:spacing w:line="240" w:lineRule="auto"/>
        <w:rPr>
          <w:lang w:val="en-US"/>
        </w:rPr>
      </w:pPr>
      <w:r w:rsidRPr="001601B0">
        <w:rPr>
          <w:lang w:val="en-US"/>
        </w:rPr>
        <w:t>Do you have any questions for me following the interview?</w:t>
      </w:r>
    </w:p>
    <w:p w14:paraId="66F4D7FC" w14:textId="77777777" w:rsidR="00D7124D" w:rsidRPr="00916893" w:rsidRDefault="00D7124D" w:rsidP="00D7124D">
      <w:pPr>
        <w:spacing w:line="240" w:lineRule="auto"/>
        <w:rPr>
          <w:u w:val="single"/>
          <w:lang w:val="en-US"/>
        </w:rPr>
      </w:pPr>
    </w:p>
    <w:p w14:paraId="5A0EC2CD" w14:textId="77777777" w:rsidR="00D7124D" w:rsidRPr="001601B0" w:rsidRDefault="00D7124D" w:rsidP="00D7124D">
      <w:pPr>
        <w:spacing w:line="240" w:lineRule="auto"/>
        <w:rPr>
          <w:u w:val="single"/>
          <w:lang w:val="en-US"/>
        </w:rPr>
      </w:pPr>
      <w:r w:rsidRPr="001601B0">
        <w:rPr>
          <w:u w:val="single"/>
          <w:lang w:val="en-US"/>
        </w:rPr>
        <w:t>Questions for school principals in case influenza vaccination for teachers is offered:</w:t>
      </w:r>
    </w:p>
    <w:p w14:paraId="03540DAA" w14:textId="77777777" w:rsidR="00D7124D" w:rsidRPr="001601B0" w:rsidRDefault="00D7124D" w:rsidP="00D7124D">
      <w:pPr>
        <w:spacing w:line="240" w:lineRule="auto"/>
        <w:rPr>
          <w:b/>
          <w:lang w:val="en-US"/>
        </w:rPr>
      </w:pPr>
      <w:r w:rsidRPr="001601B0">
        <w:rPr>
          <w:b/>
          <w:lang w:val="en-US"/>
        </w:rPr>
        <w:t>Origin of plan / policy</w:t>
      </w:r>
    </w:p>
    <w:p w14:paraId="4A9CE868" w14:textId="77777777" w:rsidR="00D7124D" w:rsidRPr="001601B0" w:rsidRDefault="00D7124D" w:rsidP="00D7124D">
      <w:pPr>
        <w:pStyle w:val="ListParagraph"/>
        <w:numPr>
          <w:ilvl w:val="0"/>
          <w:numId w:val="18"/>
        </w:numPr>
        <w:spacing w:line="240" w:lineRule="auto"/>
        <w:rPr>
          <w:lang w:val="en-US"/>
        </w:rPr>
      </w:pPr>
      <w:r w:rsidRPr="001601B0">
        <w:rPr>
          <w:lang w:val="en-US"/>
        </w:rPr>
        <w:t>Can you tell me about the first time you heard about the idea to start offering influenza vaccination to teachers?</w:t>
      </w:r>
    </w:p>
    <w:p w14:paraId="008CB9BA" w14:textId="77777777" w:rsidR="00D7124D" w:rsidRPr="001601B0" w:rsidRDefault="00D7124D" w:rsidP="00D7124D">
      <w:pPr>
        <w:pStyle w:val="ListParagraph"/>
        <w:numPr>
          <w:ilvl w:val="1"/>
          <w:numId w:val="18"/>
        </w:numPr>
        <w:spacing w:line="240" w:lineRule="auto"/>
        <w:rPr>
          <w:lang w:val="en-US"/>
        </w:rPr>
      </w:pPr>
      <w:r w:rsidRPr="001601B0">
        <w:rPr>
          <w:lang w:val="en-US"/>
        </w:rPr>
        <w:t>From who did you hear this?</w:t>
      </w:r>
    </w:p>
    <w:p w14:paraId="31BDB3D1" w14:textId="77777777" w:rsidR="00D7124D" w:rsidRPr="001601B0" w:rsidRDefault="00D7124D" w:rsidP="00D7124D">
      <w:pPr>
        <w:pStyle w:val="ListParagraph"/>
        <w:numPr>
          <w:ilvl w:val="1"/>
          <w:numId w:val="18"/>
        </w:numPr>
        <w:spacing w:line="240" w:lineRule="auto"/>
        <w:rPr>
          <w:lang w:val="en-US"/>
        </w:rPr>
      </w:pPr>
      <w:r w:rsidRPr="001601B0">
        <w:rPr>
          <w:lang w:val="en-US"/>
        </w:rPr>
        <w:t>Where did you hear about the idea?</w:t>
      </w:r>
    </w:p>
    <w:p w14:paraId="55A828F3" w14:textId="77777777" w:rsidR="00D7124D" w:rsidRPr="001601B0" w:rsidRDefault="00D7124D" w:rsidP="00D7124D">
      <w:pPr>
        <w:pStyle w:val="ListParagraph"/>
        <w:numPr>
          <w:ilvl w:val="1"/>
          <w:numId w:val="18"/>
        </w:numPr>
        <w:spacing w:line="240" w:lineRule="auto"/>
        <w:rPr>
          <w:lang w:val="en-US"/>
        </w:rPr>
      </w:pPr>
      <w:r w:rsidRPr="001601B0">
        <w:rPr>
          <w:lang w:val="en-US"/>
        </w:rPr>
        <w:t>How did you hear about the idea?</w:t>
      </w:r>
    </w:p>
    <w:p w14:paraId="2F37D752" w14:textId="77777777" w:rsidR="00D7124D" w:rsidRPr="001601B0" w:rsidRDefault="00D7124D" w:rsidP="00D7124D">
      <w:pPr>
        <w:pStyle w:val="ListParagraph"/>
        <w:numPr>
          <w:ilvl w:val="1"/>
          <w:numId w:val="18"/>
        </w:numPr>
        <w:spacing w:line="240" w:lineRule="auto"/>
        <w:rPr>
          <w:lang w:val="en-US"/>
        </w:rPr>
      </w:pPr>
      <w:r w:rsidRPr="001601B0">
        <w:rPr>
          <w:lang w:val="en-US"/>
        </w:rPr>
        <w:t>Were schoolboards and/or school principals and/or teachers involved in the implementation of the policy? Or were they just informed after the policy was implemented?</w:t>
      </w:r>
    </w:p>
    <w:p w14:paraId="0C4C2947" w14:textId="77777777" w:rsidR="00D7124D" w:rsidRPr="001601B0" w:rsidRDefault="00D7124D" w:rsidP="00D7124D">
      <w:pPr>
        <w:spacing w:line="240" w:lineRule="auto"/>
        <w:rPr>
          <w:b/>
          <w:lang w:val="en-US"/>
        </w:rPr>
      </w:pPr>
      <w:r w:rsidRPr="001601B0">
        <w:rPr>
          <w:b/>
          <w:lang w:val="en-US"/>
        </w:rPr>
        <w:t>Reason for implementing policy and its purpose</w:t>
      </w:r>
    </w:p>
    <w:p w14:paraId="60D83D04" w14:textId="77777777" w:rsidR="00D7124D" w:rsidRPr="001601B0" w:rsidRDefault="00D7124D" w:rsidP="00D7124D">
      <w:pPr>
        <w:pStyle w:val="ListParagraph"/>
        <w:numPr>
          <w:ilvl w:val="0"/>
          <w:numId w:val="18"/>
        </w:numPr>
        <w:spacing w:line="240" w:lineRule="auto"/>
        <w:rPr>
          <w:lang w:val="en-US"/>
        </w:rPr>
      </w:pPr>
      <w:r w:rsidRPr="001601B0">
        <w:rPr>
          <w:lang w:val="en-US"/>
        </w:rPr>
        <w:t>Can you explain to me why [in your municipality] influenza vaccination is offered to teachers?</w:t>
      </w:r>
    </w:p>
    <w:p w14:paraId="62A9B371" w14:textId="77777777" w:rsidR="00D7124D" w:rsidRPr="001601B0" w:rsidRDefault="00D7124D" w:rsidP="00D7124D">
      <w:pPr>
        <w:pStyle w:val="ListParagraph"/>
        <w:numPr>
          <w:ilvl w:val="0"/>
          <w:numId w:val="18"/>
        </w:numPr>
        <w:spacing w:line="240" w:lineRule="auto"/>
        <w:rPr>
          <w:lang w:val="en-US"/>
        </w:rPr>
      </w:pPr>
      <w:r w:rsidRPr="001601B0">
        <w:rPr>
          <w:lang w:val="en-US"/>
        </w:rPr>
        <w:t>Can you tell me what you think the main goal of the municipality was to vaccinate teachers for influenza?</w:t>
      </w:r>
    </w:p>
    <w:p w14:paraId="2355F2F5" w14:textId="77777777" w:rsidR="00D7124D" w:rsidRPr="001601B0" w:rsidRDefault="00D7124D" w:rsidP="00D7124D">
      <w:pPr>
        <w:pStyle w:val="ListParagraph"/>
        <w:numPr>
          <w:ilvl w:val="0"/>
          <w:numId w:val="18"/>
        </w:numPr>
        <w:spacing w:line="240" w:lineRule="auto"/>
        <w:rPr>
          <w:lang w:val="en-US"/>
        </w:rPr>
      </w:pPr>
      <w:r w:rsidRPr="001601B0">
        <w:rPr>
          <w:lang w:val="en-US"/>
        </w:rPr>
        <w:t>What do you, as school principal, think is the main goal of vaccinating teachers?</w:t>
      </w:r>
    </w:p>
    <w:p w14:paraId="335672FA" w14:textId="77777777" w:rsidR="00D7124D" w:rsidRPr="001601B0" w:rsidRDefault="00D7124D" w:rsidP="00D7124D">
      <w:pPr>
        <w:spacing w:line="240" w:lineRule="auto"/>
        <w:rPr>
          <w:b/>
        </w:rPr>
      </w:pPr>
      <w:r w:rsidRPr="001601B0">
        <w:rPr>
          <w:b/>
        </w:rPr>
        <w:t>Implementation of policy</w:t>
      </w:r>
    </w:p>
    <w:p w14:paraId="1685AFB9" w14:textId="77777777" w:rsidR="00D7124D" w:rsidRPr="001601B0" w:rsidRDefault="00D7124D" w:rsidP="00D7124D">
      <w:pPr>
        <w:pStyle w:val="ListParagraph"/>
        <w:numPr>
          <w:ilvl w:val="0"/>
          <w:numId w:val="18"/>
        </w:numPr>
        <w:spacing w:line="240" w:lineRule="auto"/>
        <w:rPr>
          <w:lang w:val="en-US"/>
        </w:rPr>
      </w:pPr>
      <w:r w:rsidRPr="001601B0">
        <w:rPr>
          <w:lang w:val="en-US"/>
        </w:rPr>
        <w:t>Can you explain how influenza vaccination is organized within this target group?</w:t>
      </w:r>
    </w:p>
    <w:p w14:paraId="21B309F3" w14:textId="77777777" w:rsidR="00D7124D" w:rsidRPr="001601B0" w:rsidRDefault="00D7124D" w:rsidP="00D7124D">
      <w:pPr>
        <w:pStyle w:val="ListParagraph"/>
        <w:numPr>
          <w:ilvl w:val="1"/>
          <w:numId w:val="18"/>
        </w:numPr>
        <w:spacing w:line="240" w:lineRule="auto"/>
        <w:rPr>
          <w:lang w:val="en-US"/>
        </w:rPr>
      </w:pPr>
      <w:r w:rsidRPr="001601B0">
        <w:rPr>
          <w:lang w:val="en-US"/>
        </w:rPr>
        <w:t>How are schoolboards, school principals, and teachers informed about the vaccination?</w:t>
      </w:r>
    </w:p>
    <w:p w14:paraId="6C917C87" w14:textId="77777777" w:rsidR="00D7124D" w:rsidRPr="001601B0" w:rsidRDefault="00D7124D" w:rsidP="00D7124D">
      <w:pPr>
        <w:pStyle w:val="ListParagraph"/>
        <w:numPr>
          <w:ilvl w:val="1"/>
          <w:numId w:val="18"/>
        </w:numPr>
        <w:spacing w:line="240" w:lineRule="auto"/>
        <w:rPr>
          <w:lang w:val="en-US"/>
        </w:rPr>
      </w:pPr>
      <w:r w:rsidRPr="001601B0">
        <w:rPr>
          <w:lang w:val="en-US"/>
        </w:rPr>
        <w:t>How are teachers invited to the vaccination? (by the municipal health service, the role of schoolboards/principals)</w:t>
      </w:r>
    </w:p>
    <w:p w14:paraId="24632B4D" w14:textId="77777777" w:rsidR="00D7124D" w:rsidRPr="001601B0" w:rsidRDefault="00D7124D" w:rsidP="00D7124D">
      <w:pPr>
        <w:pStyle w:val="ListParagraph"/>
        <w:numPr>
          <w:ilvl w:val="1"/>
          <w:numId w:val="18"/>
        </w:numPr>
        <w:spacing w:line="240" w:lineRule="auto"/>
        <w:rPr>
          <w:lang w:val="en-US"/>
        </w:rPr>
      </w:pPr>
      <w:r w:rsidRPr="001601B0">
        <w:rPr>
          <w:lang w:val="en-US"/>
        </w:rPr>
        <w:lastRenderedPageBreak/>
        <w:t>Who gives the vaccinations?</w:t>
      </w:r>
    </w:p>
    <w:p w14:paraId="0B80DDF3" w14:textId="77777777" w:rsidR="00D7124D" w:rsidRPr="001601B0" w:rsidRDefault="00D7124D" w:rsidP="00D7124D">
      <w:pPr>
        <w:pStyle w:val="ListParagraph"/>
        <w:numPr>
          <w:ilvl w:val="1"/>
          <w:numId w:val="18"/>
        </w:numPr>
        <w:spacing w:line="240" w:lineRule="auto"/>
        <w:rPr>
          <w:lang w:val="en-US"/>
        </w:rPr>
      </w:pPr>
      <w:r w:rsidRPr="001601B0">
        <w:rPr>
          <w:lang w:val="en-US"/>
        </w:rPr>
        <w:t>Where are the vaccinations given?</w:t>
      </w:r>
    </w:p>
    <w:p w14:paraId="69CF76DC" w14:textId="77777777" w:rsidR="00D7124D" w:rsidRPr="001601B0" w:rsidRDefault="00D7124D" w:rsidP="00D7124D">
      <w:pPr>
        <w:pStyle w:val="ListParagraph"/>
        <w:numPr>
          <w:ilvl w:val="1"/>
          <w:numId w:val="18"/>
        </w:numPr>
        <w:spacing w:line="240" w:lineRule="auto"/>
        <w:rPr>
          <w:lang w:val="en-US"/>
        </w:rPr>
      </w:pPr>
      <w:r w:rsidRPr="001601B0">
        <w:rPr>
          <w:lang w:val="en-US"/>
        </w:rPr>
        <w:t xml:space="preserve">What would you, as school principal, do if influenza vaccination is not offered anymore by the municipal health service? (stop offering it, or arrange it in a different way, or just advice) </w:t>
      </w:r>
    </w:p>
    <w:p w14:paraId="570FCFFB" w14:textId="77777777" w:rsidR="00D7124D" w:rsidRPr="001601B0" w:rsidRDefault="00D7124D" w:rsidP="00D7124D">
      <w:pPr>
        <w:pStyle w:val="ListParagraph"/>
        <w:numPr>
          <w:ilvl w:val="0"/>
          <w:numId w:val="18"/>
        </w:numPr>
        <w:spacing w:line="240" w:lineRule="auto"/>
        <w:rPr>
          <w:lang w:val="en-US"/>
        </w:rPr>
      </w:pPr>
      <w:r w:rsidRPr="001601B0">
        <w:rPr>
          <w:lang w:val="en-US"/>
        </w:rPr>
        <w:t>Is this vaccination free for teachers? (yes/no/partly: for whom and for whom not)</w:t>
      </w:r>
    </w:p>
    <w:p w14:paraId="14AAA5E8" w14:textId="77777777" w:rsidR="00D7124D" w:rsidRPr="001601B0" w:rsidRDefault="00D7124D" w:rsidP="00D7124D">
      <w:pPr>
        <w:pStyle w:val="ListParagraph"/>
        <w:numPr>
          <w:ilvl w:val="0"/>
          <w:numId w:val="18"/>
        </w:numPr>
        <w:spacing w:line="240" w:lineRule="auto"/>
        <w:rPr>
          <w:lang w:val="en-US"/>
        </w:rPr>
      </w:pPr>
      <w:r w:rsidRPr="001601B0">
        <w:rPr>
          <w:lang w:val="en-US"/>
        </w:rPr>
        <w:t>Is it a voluntary or mandatory vaccination?</w:t>
      </w:r>
    </w:p>
    <w:p w14:paraId="71AB60F6" w14:textId="77777777" w:rsidR="00D7124D" w:rsidRPr="001601B0" w:rsidRDefault="00D7124D" w:rsidP="00D7124D">
      <w:pPr>
        <w:pStyle w:val="ListParagraph"/>
        <w:numPr>
          <w:ilvl w:val="1"/>
          <w:numId w:val="18"/>
        </w:numPr>
        <w:spacing w:line="240" w:lineRule="auto"/>
        <w:rPr>
          <w:lang w:val="en-US"/>
        </w:rPr>
      </w:pPr>
      <w:r w:rsidRPr="001601B0">
        <w:rPr>
          <w:lang w:val="en-US"/>
        </w:rPr>
        <w:t xml:space="preserve"> Do teachers receive a compensation when they get vaccination? Has it been considered?</w:t>
      </w:r>
    </w:p>
    <w:p w14:paraId="56B3B999" w14:textId="77777777" w:rsidR="00D7124D" w:rsidRPr="001601B0" w:rsidRDefault="00D7124D" w:rsidP="00D7124D">
      <w:pPr>
        <w:pStyle w:val="ListParagraph"/>
        <w:numPr>
          <w:ilvl w:val="0"/>
          <w:numId w:val="18"/>
        </w:numPr>
        <w:spacing w:line="240" w:lineRule="auto"/>
        <w:rPr>
          <w:lang w:val="en-US"/>
        </w:rPr>
      </w:pPr>
      <w:r w:rsidRPr="001601B0">
        <w:rPr>
          <w:lang w:val="en-US"/>
        </w:rPr>
        <w:t>Do you know what percentage of teachers at your school takes the flu vaccination?</w:t>
      </w:r>
    </w:p>
    <w:p w14:paraId="47E402B7" w14:textId="77777777" w:rsidR="00D7124D" w:rsidRPr="001601B0" w:rsidRDefault="00D7124D" w:rsidP="00D7124D">
      <w:pPr>
        <w:pStyle w:val="ListParagraph"/>
        <w:numPr>
          <w:ilvl w:val="1"/>
          <w:numId w:val="18"/>
        </w:numPr>
        <w:spacing w:line="240" w:lineRule="auto"/>
        <w:rPr>
          <w:lang w:val="en-US"/>
        </w:rPr>
      </w:pPr>
      <w:r w:rsidRPr="001601B0">
        <w:rPr>
          <w:lang w:val="en-US"/>
        </w:rPr>
        <w:t>What do you think of this?</w:t>
      </w:r>
    </w:p>
    <w:p w14:paraId="1149020C" w14:textId="77777777" w:rsidR="00D7124D" w:rsidRPr="001601B0" w:rsidRDefault="00D7124D" w:rsidP="00D7124D">
      <w:pPr>
        <w:pStyle w:val="ListParagraph"/>
        <w:numPr>
          <w:ilvl w:val="1"/>
          <w:numId w:val="18"/>
        </w:numPr>
        <w:spacing w:line="240" w:lineRule="auto"/>
        <w:rPr>
          <w:lang w:val="en-US"/>
        </w:rPr>
      </w:pPr>
      <w:r w:rsidRPr="001601B0">
        <w:rPr>
          <w:lang w:val="en-US"/>
        </w:rPr>
        <w:t>What do you think are the main reasons for teachers to get vaccinated?</w:t>
      </w:r>
    </w:p>
    <w:p w14:paraId="38E0387D" w14:textId="77777777" w:rsidR="00D7124D" w:rsidRPr="001601B0" w:rsidRDefault="00D7124D" w:rsidP="00D7124D">
      <w:pPr>
        <w:pStyle w:val="ListParagraph"/>
        <w:numPr>
          <w:ilvl w:val="1"/>
          <w:numId w:val="18"/>
        </w:numPr>
        <w:spacing w:line="240" w:lineRule="auto"/>
        <w:rPr>
          <w:lang w:val="en-US"/>
        </w:rPr>
      </w:pPr>
      <w:r w:rsidRPr="001601B0">
        <w:rPr>
          <w:lang w:val="en-US"/>
        </w:rPr>
        <w:t>What do you think are the main reasons for teachers not to get vaccinated?</w:t>
      </w:r>
    </w:p>
    <w:p w14:paraId="0CE3DABF" w14:textId="77777777" w:rsidR="00D7124D" w:rsidRPr="001601B0" w:rsidRDefault="00D7124D" w:rsidP="00D7124D">
      <w:pPr>
        <w:pStyle w:val="ListParagraph"/>
        <w:numPr>
          <w:ilvl w:val="1"/>
          <w:numId w:val="18"/>
        </w:numPr>
        <w:spacing w:line="240" w:lineRule="auto"/>
        <w:rPr>
          <w:lang w:val="en-US"/>
        </w:rPr>
      </w:pPr>
      <w:r w:rsidRPr="001601B0">
        <w:rPr>
          <w:lang w:val="en-US"/>
        </w:rPr>
        <w:t>Do teachers who have not attended receive a reminder?</w:t>
      </w:r>
    </w:p>
    <w:p w14:paraId="1C4B81DE" w14:textId="77777777" w:rsidR="00D7124D" w:rsidRPr="001601B0" w:rsidRDefault="00D7124D" w:rsidP="00D7124D">
      <w:pPr>
        <w:pStyle w:val="ListParagraph"/>
        <w:numPr>
          <w:ilvl w:val="1"/>
          <w:numId w:val="18"/>
        </w:numPr>
        <w:spacing w:line="240" w:lineRule="auto"/>
        <w:rPr>
          <w:lang w:val="en-US"/>
        </w:rPr>
      </w:pPr>
      <w:r w:rsidRPr="001601B0">
        <w:rPr>
          <w:lang w:val="en-US"/>
        </w:rPr>
        <w:t>Do you have any ideas on how vaccination uptake could be increased?</w:t>
      </w:r>
    </w:p>
    <w:p w14:paraId="17C1E922" w14:textId="77777777" w:rsidR="00D7124D" w:rsidRPr="001601B0" w:rsidRDefault="00D7124D" w:rsidP="00D7124D">
      <w:pPr>
        <w:pStyle w:val="ListParagraph"/>
        <w:numPr>
          <w:ilvl w:val="1"/>
          <w:numId w:val="18"/>
        </w:numPr>
        <w:spacing w:line="240" w:lineRule="auto"/>
        <w:rPr>
          <w:lang w:val="en-US"/>
        </w:rPr>
      </w:pPr>
      <w:r w:rsidRPr="001601B0">
        <w:rPr>
          <w:lang w:val="en-US"/>
        </w:rPr>
        <w:t>Do you expect teachers’ willingness to change now that Sars-CoV-2 can also coincide with influenza infections?</w:t>
      </w:r>
    </w:p>
    <w:p w14:paraId="05197BC5" w14:textId="77777777" w:rsidR="00D7124D" w:rsidRPr="001601B0" w:rsidRDefault="00D7124D" w:rsidP="00D7124D">
      <w:pPr>
        <w:spacing w:line="240" w:lineRule="auto"/>
        <w:rPr>
          <w:b/>
          <w:lang w:val="en-US"/>
        </w:rPr>
      </w:pPr>
      <w:r w:rsidRPr="001601B0">
        <w:rPr>
          <w:b/>
          <w:lang w:val="en-US"/>
        </w:rPr>
        <w:t>Evaluation of the policy</w:t>
      </w:r>
    </w:p>
    <w:p w14:paraId="3DADF3CE" w14:textId="77777777" w:rsidR="00D7124D" w:rsidRPr="001601B0" w:rsidRDefault="00D7124D" w:rsidP="00D7124D">
      <w:pPr>
        <w:pStyle w:val="ListParagraph"/>
        <w:numPr>
          <w:ilvl w:val="0"/>
          <w:numId w:val="18"/>
        </w:numPr>
        <w:spacing w:line="240" w:lineRule="auto"/>
        <w:rPr>
          <w:lang w:val="en-US"/>
        </w:rPr>
      </w:pPr>
      <w:r w:rsidRPr="001601B0">
        <w:rPr>
          <w:lang w:val="en-US"/>
        </w:rPr>
        <w:t>What are the benefits of influenza vaccination for this target group?</w:t>
      </w:r>
    </w:p>
    <w:p w14:paraId="556F0B5D" w14:textId="77777777" w:rsidR="00D7124D" w:rsidRPr="001601B0" w:rsidRDefault="00D7124D" w:rsidP="00D7124D">
      <w:pPr>
        <w:pStyle w:val="ListParagraph"/>
        <w:numPr>
          <w:ilvl w:val="1"/>
          <w:numId w:val="18"/>
        </w:numPr>
        <w:spacing w:line="240" w:lineRule="auto"/>
        <w:rPr>
          <w:lang w:val="en-US"/>
        </w:rPr>
      </w:pPr>
      <w:r w:rsidRPr="001601B0">
        <w:rPr>
          <w:lang w:val="en-US"/>
        </w:rPr>
        <w:t>What do you think are the benefits of vaccinating teachers?</w:t>
      </w:r>
    </w:p>
    <w:p w14:paraId="2013CD59" w14:textId="77777777" w:rsidR="00D7124D" w:rsidRPr="001601B0" w:rsidRDefault="00D7124D" w:rsidP="00D7124D">
      <w:pPr>
        <w:pStyle w:val="ListParagraph"/>
        <w:numPr>
          <w:ilvl w:val="1"/>
          <w:numId w:val="18"/>
        </w:numPr>
        <w:spacing w:line="240" w:lineRule="auto"/>
        <w:rPr>
          <w:lang w:val="en-US"/>
        </w:rPr>
      </w:pPr>
      <w:r w:rsidRPr="001601B0">
        <w:rPr>
          <w:lang w:val="en-US"/>
        </w:rPr>
        <w:t>What do you think schools consider benefits of vaccinating school teachers?</w:t>
      </w:r>
    </w:p>
    <w:p w14:paraId="32B98BA7" w14:textId="77777777" w:rsidR="00D7124D" w:rsidRPr="001601B0" w:rsidRDefault="00D7124D" w:rsidP="00D7124D">
      <w:pPr>
        <w:pStyle w:val="ListParagraph"/>
        <w:numPr>
          <w:ilvl w:val="0"/>
          <w:numId w:val="18"/>
        </w:numPr>
        <w:spacing w:line="240" w:lineRule="auto"/>
        <w:rPr>
          <w:lang w:val="en-US"/>
        </w:rPr>
      </w:pPr>
      <w:r w:rsidRPr="001601B0">
        <w:rPr>
          <w:lang w:val="en-US"/>
        </w:rPr>
        <w:t>What are the disadvantages of influenza vaccination for this target group?</w:t>
      </w:r>
    </w:p>
    <w:p w14:paraId="132F419D" w14:textId="77777777" w:rsidR="00D7124D" w:rsidRPr="001601B0" w:rsidRDefault="00D7124D" w:rsidP="00D7124D">
      <w:pPr>
        <w:pStyle w:val="ListParagraph"/>
        <w:numPr>
          <w:ilvl w:val="1"/>
          <w:numId w:val="18"/>
        </w:numPr>
        <w:spacing w:line="240" w:lineRule="auto"/>
        <w:rPr>
          <w:lang w:val="en-US"/>
        </w:rPr>
      </w:pPr>
      <w:r w:rsidRPr="001601B0">
        <w:rPr>
          <w:lang w:val="en-US"/>
        </w:rPr>
        <w:t>What do you think are the disadvantages of vaccinating teachers?</w:t>
      </w:r>
    </w:p>
    <w:p w14:paraId="16F4E381" w14:textId="77777777" w:rsidR="00D7124D" w:rsidRPr="001601B0" w:rsidRDefault="00D7124D" w:rsidP="00D7124D">
      <w:pPr>
        <w:pStyle w:val="ListParagraph"/>
        <w:numPr>
          <w:ilvl w:val="1"/>
          <w:numId w:val="18"/>
        </w:numPr>
        <w:spacing w:line="240" w:lineRule="auto"/>
        <w:rPr>
          <w:lang w:val="en-US"/>
        </w:rPr>
      </w:pPr>
      <w:r w:rsidRPr="001601B0">
        <w:rPr>
          <w:lang w:val="en-US"/>
        </w:rPr>
        <w:t>What do you think schools consider disadvantages of vaccinating school teachers?</w:t>
      </w:r>
    </w:p>
    <w:p w14:paraId="4BC87992" w14:textId="77777777" w:rsidR="00D7124D" w:rsidRPr="001601B0" w:rsidRDefault="00D7124D" w:rsidP="00D7124D">
      <w:pPr>
        <w:pStyle w:val="ListParagraph"/>
        <w:numPr>
          <w:ilvl w:val="0"/>
          <w:numId w:val="18"/>
        </w:numPr>
        <w:spacing w:line="240" w:lineRule="auto"/>
        <w:rPr>
          <w:lang w:val="en-US"/>
        </w:rPr>
      </w:pPr>
      <w:r w:rsidRPr="001601B0">
        <w:rPr>
          <w:lang w:val="en-US"/>
        </w:rPr>
        <w:t>Can you describe the acceptance of influenza vaccination by this target group?</w:t>
      </w:r>
    </w:p>
    <w:p w14:paraId="64ECA83C" w14:textId="77777777" w:rsidR="00D7124D" w:rsidRPr="001601B0" w:rsidRDefault="00D7124D" w:rsidP="00D7124D">
      <w:pPr>
        <w:pStyle w:val="ListParagraph"/>
        <w:numPr>
          <w:ilvl w:val="1"/>
          <w:numId w:val="18"/>
        </w:numPr>
        <w:spacing w:line="240" w:lineRule="auto"/>
        <w:rPr>
          <w:lang w:val="en-US"/>
        </w:rPr>
      </w:pPr>
      <w:r w:rsidRPr="001601B0">
        <w:rPr>
          <w:lang w:val="en-US"/>
        </w:rPr>
        <w:t>Do you agree with the policy of your municipality?</w:t>
      </w:r>
    </w:p>
    <w:p w14:paraId="65FEE999" w14:textId="77777777" w:rsidR="00D7124D" w:rsidRPr="001601B0" w:rsidRDefault="00D7124D" w:rsidP="00D7124D">
      <w:pPr>
        <w:pStyle w:val="ListParagraph"/>
        <w:numPr>
          <w:ilvl w:val="1"/>
          <w:numId w:val="18"/>
        </w:numPr>
        <w:spacing w:line="240" w:lineRule="auto"/>
        <w:rPr>
          <w:lang w:val="en-US"/>
        </w:rPr>
      </w:pPr>
      <w:r w:rsidRPr="001601B0">
        <w:rPr>
          <w:lang w:val="en-US"/>
        </w:rPr>
        <w:t>Do the pros or cons of influenza vaccination outweigh for this target group?</w:t>
      </w:r>
    </w:p>
    <w:p w14:paraId="7F5490AF" w14:textId="77777777" w:rsidR="00D7124D" w:rsidRPr="001601B0" w:rsidRDefault="00D7124D" w:rsidP="00D7124D">
      <w:pPr>
        <w:pStyle w:val="ListParagraph"/>
        <w:numPr>
          <w:ilvl w:val="1"/>
          <w:numId w:val="18"/>
        </w:numPr>
        <w:spacing w:line="240" w:lineRule="auto"/>
        <w:rPr>
          <w:lang w:val="en-US"/>
        </w:rPr>
      </w:pPr>
      <w:r w:rsidRPr="001601B0">
        <w:rPr>
          <w:lang w:val="en-US"/>
        </w:rPr>
        <w:t>What do you think other schools think of vaccination of this target group? Did you discuss this with other schools?</w:t>
      </w:r>
    </w:p>
    <w:p w14:paraId="6A3F7E4F" w14:textId="77777777" w:rsidR="00D7124D" w:rsidRPr="001601B0" w:rsidRDefault="00D7124D" w:rsidP="00D7124D">
      <w:pPr>
        <w:pStyle w:val="ListParagraph"/>
        <w:numPr>
          <w:ilvl w:val="0"/>
          <w:numId w:val="18"/>
        </w:numPr>
        <w:spacing w:line="240" w:lineRule="auto"/>
        <w:rPr>
          <w:lang w:val="en-US"/>
        </w:rPr>
      </w:pPr>
      <w:r w:rsidRPr="001601B0">
        <w:rPr>
          <w:lang w:val="en-US"/>
        </w:rPr>
        <w:t>How do you think teachers feel about the influenza vaccination?</w:t>
      </w:r>
    </w:p>
    <w:p w14:paraId="20DD9CE7" w14:textId="77777777" w:rsidR="00D7124D" w:rsidRPr="001601B0" w:rsidRDefault="00D7124D" w:rsidP="00D7124D">
      <w:pPr>
        <w:pStyle w:val="ListParagraph"/>
        <w:numPr>
          <w:ilvl w:val="0"/>
          <w:numId w:val="18"/>
        </w:numPr>
        <w:spacing w:line="240" w:lineRule="auto"/>
        <w:rPr>
          <w:lang w:val="en-US"/>
        </w:rPr>
      </w:pPr>
      <w:r w:rsidRPr="001601B0">
        <w:rPr>
          <w:lang w:val="en-US"/>
        </w:rPr>
        <w:t>How much absenteeism among teachers do you think the influenza vaccination can prevent?</w:t>
      </w:r>
    </w:p>
    <w:p w14:paraId="70D91B96" w14:textId="77777777" w:rsidR="00D7124D" w:rsidRPr="001601B0" w:rsidRDefault="00D7124D" w:rsidP="00D7124D">
      <w:pPr>
        <w:pStyle w:val="ListParagraph"/>
        <w:numPr>
          <w:ilvl w:val="1"/>
          <w:numId w:val="18"/>
        </w:numPr>
        <w:spacing w:line="240" w:lineRule="auto"/>
        <w:rPr>
          <w:lang w:val="en-US"/>
        </w:rPr>
      </w:pPr>
      <w:r w:rsidRPr="001601B0">
        <w:rPr>
          <w:lang w:val="en-US"/>
        </w:rPr>
        <w:t>If all teachers are vaccinated?</w:t>
      </w:r>
    </w:p>
    <w:p w14:paraId="5404493E" w14:textId="77777777" w:rsidR="00D7124D" w:rsidRPr="001601B0" w:rsidRDefault="00D7124D" w:rsidP="00D7124D">
      <w:pPr>
        <w:pStyle w:val="ListParagraph"/>
        <w:numPr>
          <w:ilvl w:val="1"/>
          <w:numId w:val="18"/>
        </w:numPr>
        <w:spacing w:line="240" w:lineRule="auto"/>
        <w:rPr>
          <w:lang w:val="en-US"/>
        </w:rPr>
      </w:pPr>
      <w:r w:rsidRPr="001601B0">
        <w:rPr>
          <w:lang w:val="en-US"/>
        </w:rPr>
        <w:t>With the current uptake?</w:t>
      </w:r>
    </w:p>
    <w:p w14:paraId="437AC430" w14:textId="77777777" w:rsidR="00D7124D" w:rsidRPr="001601B0" w:rsidRDefault="00D7124D" w:rsidP="00D7124D">
      <w:pPr>
        <w:spacing w:line="240" w:lineRule="auto"/>
        <w:rPr>
          <w:b/>
          <w:lang w:val="en-US"/>
        </w:rPr>
      </w:pPr>
      <w:r w:rsidRPr="001601B0">
        <w:rPr>
          <w:b/>
          <w:lang w:val="en-US"/>
        </w:rPr>
        <w:t>Other municipalities/regions</w:t>
      </w:r>
    </w:p>
    <w:p w14:paraId="57C53828" w14:textId="77777777" w:rsidR="00D7124D" w:rsidRPr="001601B0" w:rsidRDefault="00D7124D" w:rsidP="00D7124D">
      <w:pPr>
        <w:pStyle w:val="ListParagraph"/>
        <w:numPr>
          <w:ilvl w:val="0"/>
          <w:numId w:val="18"/>
        </w:numPr>
        <w:spacing w:line="240" w:lineRule="auto"/>
        <w:rPr>
          <w:lang w:val="en-US"/>
        </w:rPr>
      </w:pPr>
      <w:r w:rsidRPr="001601B0">
        <w:rPr>
          <w:lang w:val="en-US"/>
        </w:rPr>
        <w:t>Do you know of other regions</w:t>
      </w:r>
    </w:p>
    <w:p w14:paraId="440844C0" w14:textId="77777777" w:rsidR="00D7124D" w:rsidRPr="001601B0" w:rsidRDefault="00D7124D" w:rsidP="00D7124D">
      <w:pPr>
        <w:pStyle w:val="ListParagraph"/>
        <w:numPr>
          <w:ilvl w:val="1"/>
          <w:numId w:val="18"/>
        </w:numPr>
        <w:spacing w:line="240" w:lineRule="auto"/>
        <w:rPr>
          <w:lang w:val="en-US"/>
        </w:rPr>
      </w:pPr>
      <w:r w:rsidRPr="001601B0">
        <w:rPr>
          <w:lang w:val="en-US"/>
        </w:rPr>
        <w:t>that offer influenza vaccination to teachers?</w:t>
      </w:r>
    </w:p>
    <w:p w14:paraId="0C425B03" w14:textId="77777777" w:rsidR="00D7124D" w:rsidRPr="001601B0" w:rsidRDefault="00D7124D" w:rsidP="00D7124D">
      <w:pPr>
        <w:pStyle w:val="ListParagraph"/>
        <w:numPr>
          <w:ilvl w:val="1"/>
          <w:numId w:val="18"/>
        </w:numPr>
        <w:spacing w:line="240" w:lineRule="auto"/>
        <w:rPr>
          <w:lang w:val="en-US"/>
        </w:rPr>
      </w:pPr>
      <w:r w:rsidRPr="001601B0">
        <w:rPr>
          <w:lang w:val="en-US"/>
        </w:rPr>
        <w:t>that deliberately do not offer influenza vaccination to teachers after consideration?</w:t>
      </w:r>
    </w:p>
    <w:p w14:paraId="68AA2CB9" w14:textId="77777777" w:rsidR="00D7124D" w:rsidRPr="001601B0" w:rsidRDefault="00D7124D" w:rsidP="00D7124D">
      <w:pPr>
        <w:spacing w:line="240" w:lineRule="auto"/>
        <w:rPr>
          <w:b/>
          <w:lang w:val="en-US"/>
        </w:rPr>
      </w:pPr>
      <w:r w:rsidRPr="001601B0">
        <w:rPr>
          <w:b/>
          <w:lang w:val="en-US"/>
        </w:rPr>
        <w:t>Closing</w:t>
      </w:r>
    </w:p>
    <w:p w14:paraId="63829C9B" w14:textId="77777777" w:rsidR="00D7124D" w:rsidRPr="001601B0" w:rsidRDefault="00D7124D" w:rsidP="00D7124D">
      <w:pPr>
        <w:pStyle w:val="ListParagraph"/>
        <w:numPr>
          <w:ilvl w:val="0"/>
          <w:numId w:val="18"/>
        </w:numPr>
        <w:spacing w:line="240" w:lineRule="auto"/>
        <w:rPr>
          <w:lang w:val="en-US"/>
        </w:rPr>
      </w:pPr>
      <w:r w:rsidRPr="001601B0">
        <w:rPr>
          <w:lang w:val="en-US"/>
        </w:rPr>
        <w:t>Are there any other topics that you consider relevant to the research that have not been addressed during this interview and that you would like to say anything about?</w:t>
      </w:r>
    </w:p>
    <w:p w14:paraId="24BED9A0" w14:textId="77777777" w:rsidR="00D7124D" w:rsidRPr="001601B0" w:rsidRDefault="00D7124D" w:rsidP="00D7124D">
      <w:pPr>
        <w:pStyle w:val="ListParagraph"/>
        <w:numPr>
          <w:ilvl w:val="1"/>
          <w:numId w:val="18"/>
        </w:numPr>
        <w:spacing w:line="240" w:lineRule="auto"/>
        <w:rPr>
          <w:lang w:val="en-US"/>
        </w:rPr>
      </w:pPr>
      <w:r w:rsidRPr="001601B0">
        <w:rPr>
          <w:lang w:val="en-US"/>
        </w:rPr>
        <w:t xml:space="preserve">If you remember something after the interview, you can always contact me. </w:t>
      </w:r>
    </w:p>
    <w:p w14:paraId="48AF9781" w14:textId="77777777" w:rsidR="00D7124D" w:rsidRPr="001601B0" w:rsidRDefault="00D7124D" w:rsidP="00D7124D">
      <w:pPr>
        <w:pStyle w:val="ListParagraph"/>
        <w:numPr>
          <w:ilvl w:val="0"/>
          <w:numId w:val="18"/>
        </w:numPr>
        <w:spacing w:line="240" w:lineRule="auto"/>
        <w:rPr>
          <w:lang w:val="en-US"/>
        </w:rPr>
      </w:pPr>
      <w:r w:rsidRPr="001601B0">
        <w:rPr>
          <w:lang w:val="en-US"/>
        </w:rPr>
        <w:t>Do you have any questions for me following the interview?</w:t>
      </w:r>
    </w:p>
    <w:p w14:paraId="13541B8A" w14:textId="77777777" w:rsidR="00D7124D" w:rsidRPr="001601B0" w:rsidRDefault="00D7124D" w:rsidP="00D7124D">
      <w:pPr>
        <w:spacing w:line="240" w:lineRule="auto"/>
        <w:rPr>
          <w:lang w:val="en-US"/>
        </w:rPr>
      </w:pPr>
    </w:p>
    <w:p w14:paraId="1CB13149" w14:textId="77777777" w:rsidR="00D7124D" w:rsidRPr="001601B0" w:rsidRDefault="00D7124D" w:rsidP="00D7124D">
      <w:pPr>
        <w:spacing w:line="240" w:lineRule="auto"/>
        <w:rPr>
          <w:u w:val="single"/>
          <w:lang w:val="en-US"/>
        </w:rPr>
      </w:pPr>
      <w:r w:rsidRPr="001601B0">
        <w:rPr>
          <w:u w:val="single"/>
          <w:lang w:val="en-US"/>
        </w:rPr>
        <w:t>Questions for school principals in case influenza vaccination for teachers is not offered:</w:t>
      </w:r>
    </w:p>
    <w:p w14:paraId="54BC812E" w14:textId="77777777" w:rsidR="00D7124D" w:rsidRPr="001601B0" w:rsidRDefault="00D7124D" w:rsidP="00D7124D">
      <w:pPr>
        <w:spacing w:line="240" w:lineRule="auto"/>
        <w:rPr>
          <w:b/>
          <w:lang w:val="en-US"/>
        </w:rPr>
      </w:pPr>
      <w:r w:rsidRPr="001601B0">
        <w:rPr>
          <w:b/>
          <w:lang w:val="en-US"/>
        </w:rPr>
        <w:t>Considerations</w:t>
      </w:r>
    </w:p>
    <w:p w14:paraId="5EB49C5F" w14:textId="77777777" w:rsidR="00D7124D" w:rsidRPr="001601B0" w:rsidRDefault="00D7124D" w:rsidP="00D7124D">
      <w:pPr>
        <w:pStyle w:val="ListParagraph"/>
        <w:numPr>
          <w:ilvl w:val="0"/>
          <w:numId w:val="19"/>
        </w:numPr>
        <w:spacing w:line="240" w:lineRule="auto"/>
        <w:rPr>
          <w:lang w:val="en-US"/>
        </w:rPr>
      </w:pPr>
      <w:r w:rsidRPr="001601B0">
        <w:rPr>
          <w:lang w:val="en-US"/>
        </w:rPr>
        <w:t>Did you ever discuss vaccinating teachers for influenza with your colleagues?</w:t>
      </w:r>
    </w:p>
    <w:p w14:paraId="51DFE079" w14:textId="77777777" w:rsidR="00D7124D" w:rsidRPr="001601B0" w:rsidRDefault="00D7124D" w:rsidP="00D7124D">
      <w:pPr>
        <w:pStyle w:val="ListParagraph"/>
        <w:numPr>
          <w:ilvl w:val="0"/>
          <w:numId w:val="19"/>
        </w:numPr>
        <w:spacing w:line="240" w:lineRule="auto"/>
        <w:rPr>
          <w:lang w:val="en-US"/>
        </w:rPr>
      </w:pPr>
      <w:r w:rsidRPr="001601B0">
        <w:rPr>
          <w:lang w:val="en-US"/>
        </w:rPr>
        <w:lastRenderedPageBreak/>
        <w:t>Has vaccinating teachers for the flu been considered by your municipality or municipal health service?</w:t>
      </w:r>
    </w:p>
    <w:p w14:paraId="14B35462" w14:textId="77777777" w:rsidR="00D7124D" w:rsidRPr="001601B0" w:rsidRDefault="00D7124D" w:rsidP="00D7124D">
      <w:pPr>
        <w:spacing w:line="240" w:lineRule="auto"/>
        <w:rPr>
          <w:b/>
          <w:lang w:val="en-US"/>
        </w:rPr>
      </w:pPr>
      <w:r w:rsidRPr="001601B0">
        <w:rPr>
          <w:b/>
          <w:lang w:val="en-US"/>
        </w:rPr>
        <w:t xml:space="preserve">Reason for not implementing policy </w:t>
      </w:r>
    </w:p>
    <w:p w14:paraId="3EB8DF96" w14:textId="77777777" w:rsidR="00D7124D" w:rsidRPr="001601B0" w:rsidRDefault="00D7124D" w:rsidP="00D7124D">
      <w:pPr>
        <w:pStyle w:val="ListParagraph"/>
        <w:numPr>
          <w:ilvl w:val="0"/>
          <w:numId w:val="19"/>
        </w:numPr>
        <w:spacing w:line="240" w:lineRule="auto"/>
        <w:rPr>
          <w:lang w:val="en-US"/>
        </w:rPr>
      </w:pPr>
      <w:r w:rsidRPr="001601B0">
        <w:rPr>
          <w:lang w:val="en-US"/>
        </w:rPr>
        <w:t>What are the reasons for your municipality not to vaccinate this target group?</w:t>
      </w:r>
    </w:p>
    <w:p w14:paraId="556648DE" w14:textId="77777777" w:rsidR="00D7124D" w:rsidRPr="001601B0" w:rsidRDefault="00D7124D" w:rsidP="00D7124D">
      <w:pPr>
        <w:pStyle w:val="ListParagraph"/>
        <w:numPr>
          <w:ilvl w:val="0"/>
          <w:numId w:val="19"/>
        </w:numPr>
        <w:spacing w:line="240" w:lineRule="auto"/>
        <w:rPr>
          <w:lang w:val="en-US"/>
        </w:rPr>
      </w:pPr>
      <w:r w:rsidRPr="001601B0">
        <w:rPr>
          <w:lang w:val="en-US"/>
        </w:rPr>
        <w:t>Do you think that teachers in you municipality should be vaccinated?</w:t>
      </w:r>
    </w:p>
    <w:p w14:paraId="50066283" w14:textId="77777777" w:rsidR="00D7124D" w:rsidRPr="001601B0" w:rsidRDefault="00D7124D" w:rsidP="00D7124D">
      <w:pPr>
        <w:pStyle w:val="ListParagraph"/>
        <w:numPr>
          <w:ilvl w:val="1"/>
          <w:numId w:val="19"/>
        </w:numPr>
        <w:spacing w:line="240" w:lineRule="auto"/>
        <w:rPr>
          <w:lang w:val="en-US"/>
        </w:rPr>
      </w:pPr>
      <w:r w:rsidRPr="001601B0">
        <w:rPr>
          <w:lang w:val="en-US"/>
        </w:rPr>
        <w:t>What do you think are the benefits of vaccinating teachers?</w:t>
      </w:r>
    </w:p>
    <w:p w14:paraId="1FFE0AB7" w14:textId="77777777" w:rsidR="00D7124D" w:rsidRPr="001601B0" w:rsidRDefault="00D7124D" w:rsidP="00D7124D">
      <w:pPr>
        <w:pStyle w:val="ListParagraph"/>
        <w:numPr>
          <w:ilvl w:val="1"/>
          <w:numId w:val="19"/>
        </w:numPr>
        <w:spacing w:line="240" w:lineRule="auto"/>
        <w:rPr>
          <w:lang w:val="en-US"/>
        </w:rPr>
      </w:pPr>
      <w:r w:rsidRPr="001601B0">
        <w:rPr>
          <w:lang w:val="en-US"/>
        </w:rPr>
        <w:t>What do you think are the disadvantages of vaccinating teachers?</w:t>
      </w:r>
    </w:p>
    <w:p w14:paraId="6FEDE120" w14:textId="77777777" w:rsidR="00D7124D" w:rsidRPr="001601B0" w:rsidRDefault="00D7124D" w:rsidP="00D7124D">
      <w:pPr>
        <w:pStyle w:val="ListParagraph"/>
        <w:numPr>
          <w:ilvl w:val="1"/>
          <w:numId w:val="19"/>
        </w:numPr>
        <w:spacing w:line="240" w:lineRule="auto"/>
        <w:rPr>
          <w:lang w:val="en-US"/>
        </w:rPr>
      </w:pPr>
      <w:r w:rsidRPr="001601B0">
        <w:rPr>
          <w:lang w:val="en-US"/>
        </w:rPr>
        <w:t>What are reasons for you not to offer your personnel an influenza vaccination?</w:t>
      </w:r>
    </w:p>
    <w:p w14:paraId="13E26FE1" w14:textId="77777777" w:rsidR="00D7124D" w:rsidRPr="001601B0" w:rsidRDefault="00D7124D" w:rsidP="00D7124D">
      <w:pPr>
        <w:pStyle w:val="ListParagraph"/>
        <w:numPr>
          <w:ilvl w:val="0"/>
          <w:numId w:val="19"/>
        </w:numPr>
        <w:spacing w:line="240" w:lineRule="auto"/>
        <w:rPr>
          <w:lang w:val="en-US"/>
        </w:rPr>
      </w:pPr>
      <w:r w:rsidRPr="001601B0">
        <w:rPr>
          <w:lang w:val="en-US"/>
        </w:rPr>
        <w:t>[If yes] How would envisage the organization of influenza vaccination for teachers?</w:t>
      </w:r>
    </w:p>
    <w:p w14:paraId="70EAC9E6" w14:textId="77777777" w:rsidR="00D7124D" w:rsidRPr="001601B0" w:rsidRDefault="00D7124D" w:rsidP="00D7124D">
      <w:pPr>
        <w:pStyle w:val="ListParagraph"/>
        <w:numPr>
          <w:ilvl w:val="1"/>
          <w:numId w:val="19"/>
        </w:numPr>
        <w:spacing w:line="240" w:lineRule="auto"/>
        <w:rPr>
          <w:lang w:val="en-US"/>
        </w:rPr>
      </w:pPr>
      <w:r w:rsidRPr="001601B0">
        <w:rPr>
          <w:lang w:val="en-US"/>
        </w:rPr>
        <w:t>Should vaccination be free or should teachers pay for it themselves? (yes / no / partly: for whom and who not)</w:t>
      </w:r>
    </w:p>
    <w:p w14:paraId="7A508179" w14:textId="77777777" w:rsidR="00D7124D" w:rsidRPr="001601B0" w:rsidRDefault="00D7124D" w:rsidP="00D7124D">
      <w:pPr>
        <w:pStyle w:val="ListParagraph"/>
        <w:numPr>
          <w:ilvl w:val="1"/>
          <w:numId w:val="19"/>
        </w:numPr>
        <w:spacing w:line="240" w:lineRule="auto"/>
        <w:rPr>
          <w:lang w:val="en-US"/>
        </w:rPr>
      </w:pPr>
      <w:r w:rsidRPr="001601B0">
        <w:rPr>
          <w:lang w:val="en-US"/>
        </w:rPr>
        <w:t>Should vaccination be voluntary or mandatory?</w:t>
      </w:r>
    </w:p>
    <w:p w14:paraId="7D840826" w14:textId="77777777" w:rsidR="00D7124D" w:rsidRPr="001601B0" w:rsidRDefault="00D7124D" w:rsidP="00D7124D">
      <w:pPr>
        <w:pStyle w:val="ListParagraph"/>
        <w:numPr>
          <w:ilvl w:val="1"/>
          <w:numId w:val="19"/>
        </w:numPr>
        <w:spacing w:line="240" w:lineRule="auto"/>
        <w:rPr>
          <w:lang w:val="en-US"/>
        </w:rPr>
      </w:pPr>
      <w:r w:rsidRPr="001601B0">
        <w:rPr>
          <w:lang w:val="en-US"/>
        </w:rPr>
        <w:t>Do you that the teachers who get the vaccination should get a compensation?</w:t>
      </w:r>
    </w:p>
    <w:p w14:paraId="4D398A1F" w14:textId="77777777" w:rsidR="00D7124D" w:rsidRPr="001601B0" w:rsidRDefault="00D7124D" w:rsidP="00D7124D">
      <w:pPr>
        <w:pStyle w:val="ListParagraph"/>
        <w:numPr>
          <w:ilvl w:val="1"/>
          <w:numId w:val="19"/>
        </w:numPr>
        <w:spacing w:line="240" w:lineRule="auto"/>
        <w:rPr>
          <w:lang w:val="en-US"/>
        </w:rPr>
      </w:pPr>
      <w:r w:rsidRPr="001601B0">
        <w:rPr>
          <w:lang w:val="en-US"/>
        </w:rPr>
        <w:t>Should teachers arrange this themselves or should it be organized by another party?</w:t>
      </w:r>
    </w:p>
    <w:p w14:paraId="3374ABE4" w14:textId="77777777" w:rsidR="00D7124D" w:rsidRPr="001601B0" w:rsidRDefault="00D7124D" w:rsidP="00D7124D">
      <w:pPr>
        <w:pStyle w:val="ListParagraph"/>
        <w:numPr>
          <w:ilvl w:val="2"/>
          <w:numId w:val="19"/>
        </w:numPr>
        <w:spacing w:line="240" w:lineRule="auto"/>
        <w:rPr>
          <w:lang w:val="en-US"/>
        </w:rPr>
      </w:pPr>
      <w:r w:rsidRPr="001601B0">
        <w:rPr>
          <w:lang w:val="en-US"/>
        </w:rPr>
        <w:t>By whom / which body?</w:t>
      </w:r>
    </w:p>
    <w:p w14:paraId="1DF3217F" w14:textId="77777777" w:rsidR="00D7124D" w:rsidRPr="001601B0" w:rsidRDefault="00D7124D" w:rsidP="00D7124D">
      <w:pPr>
        <w:pStyle w:val="ListParagraph"/>
        <w:numPr>
          <w:ilvl w:val="2"/>
          <w:numId w:val="19"/>
        </w:numPr>
        <w:spacing w:line="240" w:lineRule="auto"/>
        <w:rPr>
          <w:lang w:val="en-US"/>
        </w:rPr>
      </w:pPr>
      <w:r w:rsidRPr="001601B0">
        <w:rPr>
          <w:lang w:val="en-US"/>
        </w:rPr>
        <w:t>How? (call schoolboards and teachers, giving the vaccinations)</w:t>
      </w:r>
    </w:p>
    <w:p w14:paraId="1358CC8C" w14:textId="77777777" w:rsidR="00D7124D" w:rsidRPr="001601B0" w:rsidRDefault="00D7124D" w:rsidP="00D7124D">
      <w:pPr>
        <w:pStyle w:val="ListParagraph"/>
        <w:numPr>
          <w:ilvl w:val="1"/>
          <w:numId w:val="19"/>
        </w:numPr>
        <w:spacing w:line="240" w:lineRule="auto"/>
        <w:rPr>
          <w:lang w:val="en-US"/>
        </w:rPr>
      </w:pPr>
      <w:r w:rsidRPr="001601B0">
        <w:rPr>
          <w:lang w:val="en-US"/>
        </w:rPr>
        <w:t>Which teachers / school types should it be offered to?</w:t>
      </w:r>
    </w:p>
    <w:p w14:paraId="50ABCE4E" w14:textId="77777777" w:rsidR="00D7124D" w:rsidRPr="001601B0" w:rsidRDefault="00D7124D" w:rsidP="00D7124D">
      <w:pPr>
        <w:pStyle w:val="ListParagraph"/>
        <w:numPr>
          <w:ilvl w:val="1"/>
          <w:numId w:val="19"/>
        </w:numPr>
        <w:spacing w:line="240" w:lineRule="auto"/>
        <w:rPr>
          <w:lang w:val="en-US"/>
        </w:rPr>
      </w:pPr>
      <w:r w:rsidRPr="001601B0">
        <w:rPr>
          <w:lang w:val="en-US"/>
        </w:rPr>
        <w:t>Who should fund it [if free vaccination [if free vaccination]?</w:t>
      </w:r>
    </w:p>
    <w:p w14:paraId="6A16700F" w14:textId="77777777" w:rsidR="00D7124D" w:rsidRPr="001601B0" w:rsidRDefault="00D7124D" w:rsidP="00D7124D">
      <w:pPr>
        <w:spacing w:line="240" w:lineRule="auto"/>
        <w:rPr>
          <w:b/>
          <w:lang w:val="en-US"/>
        </w:rPr>
      </w:pPr>
      <w:r w:rsidRPr="001601B0">
        <w:rPr>
          <w:b/>
          <w:lang w:val="en-US"/>
        </w:rPr>
        <w:t>Evaluation</w:t>
      </w:r>
    </w:p>
    <w:p w14:paraId="79D5D499" w14:textId="77777777" w:rsidR="00D7124D" w:rsidRPr="001601B0" w:rsidRDefault="00D7124D" w:rsidP="00D7124D">
      <w:pPr>
        <w:pStyle w:val="ListParagraph"/>
        <w:numPr>
          <w:ilvl w:val="0"/>
          <w:numId w:val="20"/>
        </w:numPr>
        <w:spacing w:line="240" w:lineRule="auto"/>
        <w:rPr>
          <w:lang w:val="en-US"/>
        </w:rPr>
      </w:pPr>
      <w:r w:rsidRPr="001601B0">
        <w:rPr>
          <w:lang w:val="en-US"/>
        </w:rPr>
        <w:t>What do you think other schools/school principals think of offering influenza vaccination for this target group? Did you discuss this with other schools?</w:t>
      </w:r>
    </w:p>
    <w:p w14:paraId="1B49FA07" w14:textId="77777777" w:rsidR="00D7124D" w:rsidRPr="001601B0" w:rsidRDefault="00D7124D" w:rsidP="00D7124D">
      <w:pPr>
        <w:pStyle w:val="ListParagraph"/>
        <w:numPr>
          <w:ilvl w:val="0"/>
          <w:numId w:val="20"/>
        </w:numPr>
        <w:spacing w:line="240" w:lineRule="auto"/>
        <w:rPr>
          <w:lang w:val="en-US"/>
        </w:rPr>
      </w:pPr>
      <w:r w:rsidRPr="001601B0">
        <w:rPr>
          <w:lang w:val="en-US"/>
        </w:rPr>
        <w:t>How do you think teachers feel about the influenza vaccination?</w:t>
      </w:r>
    </w:p>
    <w:p w14:paraId="0009AF8B" w14:textId="77777777" w:rsidR="00D7124D" w:rsidRPr="001601B0" w:rsidRDefault="00D7124D" w:rsidP="00D7124D">
      <w:pPr>
        <w:pStyle w:val="ListParagraph"/>
        <w:numPr>
          <w:ilvl w:val="1"/>
          <w:numId w:val="20"/>
        </w:numPr>
        <w:spacing w:line="240" w:lineRule="auto"/>
        <w:rPr>
          <w:lang w:val="en-US"/>
        </w:rPr>
      </w:pPr>
      <w:r w:rsidRPr="001601B0">
        <w:rPr>
          <w:lang w:val="en-US"/>
        </w:rPr>
        <w:t>Do you expect teachers’ willingness to change now that Sars-CoV-2 can also coincide with influenza infections?</w:t>
      </w:r>
    </w:p>
    <w:p w14:paraId="0EA0288A" w14:textId="77777777" w:rsidR="00D7124D" w:rsidRPr="001601B0" w:rsidRDefault="00D7124D" w:rsidP="00D7124D">
      <w:pPr>
        <w:pStyle w:val="ListParagraph"/>
        <w:numPr>
          <w:ilvl w:val="0"/>
          <w:numId w:val="20"/>
        </w:numPr>
        <w:spacing w:line="240" w:lineRule="auto"/>
        <w:rPr>
          <w:lang w:val="en-US"/>
        </w:rPr>
      </w:pPr>
      <w:r w:rsidRPr="001601B0">
        <w:rPr>
          <w:lang w:val="en-US"/>
        </w:rPr>
        <w:t>What percentage teachers would take the free vaccine do you think?</w:t>
      </w:r>
    </w:p>
    <w:p w14:paraId="313FDCB9" w14:textId="77777777" w:rsidR="00D7124D" w:rsidRPr="001601B0" w:rsidRDefault="00D7124D" w:rsidP="00D7124D">
      <w:pPr>
        <w:pStyle w:val="ListParagraph"/>
        <w:numPr>
          <w:ilvl w:val="0"/>
          <w:numId w:val="20"/>
        </w:numPr>
        <w:spacing w:line="240" w:lineRule="auto"/>
        <w:rPr>
          <w:lang w:val="en-US"/>
        </w:rPr>
      </w:pPr>
      <w:r w:rsidRPr="001601B0">
        <w:rPr>
          <w:lang w:val="en-US"/>
        </w:rPr>
        <w:t>How much absenteeism among teachers do you think the influenza vaccination can prevent [if all teachers take the vaccination]?</w:t>
      </w:r>
    </w:p>
    <w:p w14:paraId="7A037B3D" w14:textId="77777777" w:rsidR="00D7124D" w:rsidRPr="001601B0" w:rsidRDefault="00D7124D" w:rsidP="00D7124D">
      <w:pPr>
        <w:spacing w:line="240" w:lineRule="auto"/>
        <w:rPr>
          <w:b/>
          <w:lang w:val="en-US"/>
        </w:rPr>
      </w:pPr>
      <w:r w:rsidRPr="001601B0">
        <w:rPr>
          <w:b/>
          <w:lang w:val="en-US"/>
        </w:rPr>
        <w:t>Other municipalities/regions</w:t>
      </w:r>
    </w:p>
    <w:p w14:paraId="729BDF93" w14:textId="77777777" w:rsidR="00D7124D" w:rsidRPr="001601B0" w:rsidRDefault="00D7124D" w:rsidP="00D7124D">
      <w:pPr>
        <w:pStyle w:val="ListParagraph"/>
        <w:numPr>
          <w:ilvl w:val="0"/>
          <w:numId w:val="21"/>
        </w:numPr>
        <w:spacing w:line="240" w:lineRule="auto"/>
        <w:rPr>
          <w:lang w:val="en-US"/>
        </w:rPr>
      </w:pPr>
      <w:r w:rsidRPr="001601B0">
        <w:rPr>
          <w:lang w:val="en-US"/>
        </w:rPr>
        <w:t>Do you know of other regions</w:t>
      </w:r>
    </w:p>
    <w:p w14:paraId="60DCF386" w14:textId="77777777" w:rsidR="00D7124D" w:rsidRPr="001601B0" w:rsidRDefault="00D7124D" w:rsidP="00D7124D">
      <w:pPr>
        <w:pStyle w:val="ListParagraph"/>
        <w:numPr>
          <w:ilvl w:val="1"/>
          <w:numId w:val="21"/>
        </w:numPr>
        <w:spacing w:line="240" w:lineRule="auto"/>
        <w:rPr>
          <w:lang w:val="en-US"/>
        </w:rPr>
      </w:pPr>
      <w:r w:rsidRPr="001601B0">
        <w:rPr>
          <w:lang w:val="en-US"/>
        </w:rPr>
        <w:t>that offer influenza vaccination to teachers?</w:t>
      </w:r>
    </w:p>
    <w:p w14:paraId="177755E4" w14:textId="77777777" w:rsidR="00D7124D" w:rsidRPr="001601B0" w:rsidRDefault="00D7124D" w:rsidP="00D7124D">
      <w:pPr>
        <w:pStyle w:val="ListParagraph"/>
        <w:numPr>
          <w:ilvl w:val="1"/>
          <w:numId w:val="21"/>
        </w:numPr>
        <w:spacing w:line="240" w:lineRule="auto"/>
        <w:rPr>
          <w:lang w:val="en-US"/>
        </w:rPr>
      </w:pPr>
      <w:r w:rsidRPr="001601B0">
        <w:rPr>
          <w:lang w:val="en-US"/>
        </w:rPr>
        <w:t>that deliberately do not offer influenza vaccination to teachers after consideration?</w:t>
      </w:r>
    </w:p>
    <w:p w14:paraId="5826C91E" w14:textId="77777777" w:rsidR="00D7124D" w:rsidRPr="001601B0" w:rsidRDefault="00D7124D" w:rsidP="00D7124D">
      <w:pPr>
        <w:spacing w:line="240" w:lineRule="auto"/>
        <w:rPr>
          <w:b/>
          <w:lang w:val="en-US"/>
        </w:rPr>
      </w:pPr>
      <w:r w:rsidRPr="001601B0">
        <w:rPr>
          <w:b/>
          <w:lang w:val="en-US"/>
        </w:rPr>
        <w:t>Closing</w:t>
      </w:r>
    </w:p>
    <w:p w14:paraId="62FE7410" w14:textId="77777777" w:rsidR="00D7124D" w:rsidRPr="001601B0" w:rsidRDefault="00D7124D" w:rsidP="00D7124D">
      <w:pPr>
        <w:pStyle w:val="ListParagraph"/>
        <w:numPr>
          <w:ilvl w:val="0"/>
          <w:numId w:val="21"/>
        </w:numPr>
        <w:spacing w:line="240" w:lineRule="auto"/>
        <w:rPr>
          <w:lang w:val="en-US"/>
        </w:rPr>
      </w:pPr>
      <w:r w:rsidRPr="001601B0">
        <w:rPr>
          <w:lang w:val="en-US"/>
        </w:rPr>
        <w:t>Are there any other topics that you consider relevant to the research that have not been addressed during this interview and that you would like to say anything about?</w:t>
      </w:r>
    </w:p>
    <w:p w14:paraId="56B786CB" w14:textId="77777777" w:rsidR="00D7124D" w:rsidRPr="001601B0" w:rsidRDefault="00D7124D" w:rsidP="00D7124D">
      <w:pPr>
        <w:pStyle w:val="ListParagraph"/>
        <w:numPr>
          <w:ilvl w:val="1"/>
          <w:numId w:val="21"/>
        </w:numPr>
        <w:spacing w:line="240" w:lineRule="auto"/>
        <w:rPr>
          <w:lang w:val="en-US"/>
        </w:rPr>
      </w:pPr>
      <w:r w:rsidRPr="001601B0">
        <w:rPr>
          <w:lang w:val="en-US"/>
        </w:rPr>
        <w:t xml:space="preserve">If you remember something after the interview, you can always contact me. </w:t>
      </w:r>
    </w:p>
    <w:p w14:paraId="59BAF2AF" w14:textId="77777777" w:rsidR="00D7124D" w:rsidRPr="001601B0" w:rsidRDefault="00D7124D" w:rsidP="00D7124D">
      <w:pPr>
        <w:pStyle w:val="ListParagraph"/>
        <w:numPr>
          <w:ilvl w:val="0"/>
          <w:numId w:val="21"/>
        </w:numPr>
        <w:spacing w:line="240" w:lineRule="auto"/>
        <w:rPr>
          <w:lang w:val="en-US"/>
        </w:rPr>
      </w:pPr>
      <w:r w:rsidRPr="001601B0">
        <w:rPr>
          <w:lang w:val="en-US"/>
        </w:rPr>
        <w:t>Do you have any questions for me following the interview?</w:t>
      </w:r>
    </w:p>
    <w:p w14:paraId="73FD14B7" w14:textId="77777777" w:rsidR="00D7124D" w:rsidRPr="00D95574" w:rsidRDefault="00D7124D" w:rsidP="00D7124D">
      <w:pPr>
        <w:spacing w:line="240" w:lineRule="auto"/>
        <w:rPr>
          <w:lang w:val="en-US"/>
        </w:rPr>
      </w:pPr>
    </w:p>
    <w:p w14:paraId="4F1094F5" w14:textId="77777777" w:rsidR="00D7124D" w:rsidRDefault="00D7124D" w:rsidP="00D7124D">
      <w:pPr>
        <w:spacing w:line="240" w:lineRule="auto"/>
        <w:rPr>
          <w:i/>
          <w:lang w:val="en-GB"/>
        </w:rPr>
      </w:pPr>
      <w:r>
        <w:rPr>
          <w:b/>
          <w:i/>
          <w:sz w:val="28"/>
          <w:lang w:val="en-US"/>
        </w:rPr>
        <w:t>R</w:t>
      </w:r>
      <w:r w:rsidRPr="005C3F77">
        <w:rPr>
          <w:b/>
          <w:i/>
          <w:sz w:val="28"/>
          <w:lang w:val="en-US"/>
        </w:rPr>
        <w:t>esults</w:t>
      </w:r>
      <w:r>
        <w:rPr>
          <w:i/>
          <w:lang w:val="en-GB"/>
        </w:rPr>
        <w:t xml:space="preserve"> </w:t>
      </w:r>
    </w:p>
    <w:p w14:paraId="4A2F6B2C" w14:textId="77777777" w:rsidR="00D7124D" w:rsidRPr="00D22DE8" w:rsidRDefault="00D7124D" w:rsidP="00D7124D">
      <w:pPr>
        <w:spacing w:line="240" w:lineRule="auto"/>
        <w:rPr>
          <w:lang w:val="en-GB"/>
        </w:rPr>
      </w:pPr>
      <w:r w:rsidRPr="00D22DE8">
        <w:rPr>
          <w:i/>
          <w:lang w:val="en-GB"/>
        </w:rPr>
        <w:t xml:space="preserve">Characteristics of interviewees. </w:t>
      </w:r>
      <w:r w:rsidRPr="00D22DE8">
        <w:rPr>
          <w:lang w:val="en-GB"/>
        </w:rPr>
        <w:t xml:space="preserve">Ten participants  (3 men and 7 women) in Amsterdam (n=5) and Rotterdam (n=5) with an average age of 48 (range 37 – 61) were interviewed via a phone call. These were PHS physicians (n=3), policy officers (n=4), school principals (n=2) and a manager in youth healthcare (n=1). </w:t>
      </w:r>
      <w:r>
        <w:rPr>
          <w:lang w:val="en-GB"/>
        </w:rPr>
        <w:t>Excerpts of the interviews</w:t>
      </w:r>
      <w:r w:rsidRPr="00D22DE8">
        <w:rPr>
          <w:lang w:val="en-GB"/>
        </w:rPr>
        <w:t xml:space="preserve"> </w:t>
      </w:r>
      <w:r>
        <w:rPr>
          <w:lang w:val="en-GB"/>
        </w:rPr>
        <w:t xml:space="preserve">are </w:t>
      </w:r>
      <w:r w:rsidRPr="00D22DE8">
        <w:rPr>
          <w:lang w:val="en-GB"/>
        </w:rPr>
        <w:t xml:space="preserve">shown </w:t>
      </w:r>
      <w:r>
        <w:rPr>
          <w:lang w:val="en-GB"/>
        </w:rPr>
        <w:t xml:space="preserve">below </w:t>
      </w:r>
      <w:r w:rsidRPr="00D22DE8">
        <w:rPr>
          <w:lang w:val="en-GB"/>
        </w:rPr>
        <w:t xml:space="preserve">in table </w:t>
      </w:r>
      <w:r>
        <w:rPr>
          <w:lang w:val="en-GB"/>
        </w:rPr>
        <w:t>S3.</w:t>
      </w:r>
      <w:r w:rsidRPr="00D22DE8">
        <w:rPr>
          <w:lang w:val="en-GB"/>
        </w:rPr>
        <w:t>1.</w:t>
      </w:r>
    </w:p>
    <w:p w14:paraId="182F4D9B" w14:textId="77777777" w:rsidR="00D7124D" w:rsidRPr="00D22DE8" w:rsidRDefault="00D7124D" w:rsidP="00D7124D">
      <w:pPr>
        <w:spacing w:line="240" w:lineRule="auto"/>
        <w:rPr>
          <w:lang w:val="en-GB"/>
        </w:rPr>
      </w:pPr>
      <w:r w:rsidRPr="008A284F">
        <w:rPr>
          <w:i/>
          <w:lang w:val="en-US"/>
        </w:rPr>
        <w:t>Implementation</w:t>
      </w:r>
      <w:r>
        <w:rPr>
          <w:i/>
          <w:lang w:val="en-US"/>
        </w:rPr>
        <w:t xml:space="preserve"> of influenza vaccination for teachers. </w:t>
      </w:r>
      <w:r>
        <w:rPr>
          <w:lang w:val="en-US"/>
        </w:rPr>
        <w:t xml:space="preserve">Implementation of teacher influenza vaccination in Amsterdam was mostly described as a political decision to minimize teacher shortage </w:t>
      </w:r>
      <w:r>
        <w:rPr>
          <w:lang w:val="en-US"/>
        </w:rPr>
        <w:lastRenderedPageBreak/>
        <w:t>with a lack of evidence-base that had been hastily set up. It was also considered a matter for occupational health rather than public health.</w:t>
      </w:r>
      <w:r w:rsidRPr="00D23DAE">
        <w:rPr>
          <w:lang w:val="en-US"/>
        </w:rPr>
        <w:t xml:space="preserve"> </w:t>
      </w:r>
      <w:r w:rsidRPr="00270969">
        <w:rPr>
          <w:lang w:val="en-US"/>
        </w:rPr>
        <w:t>Rotterdam decided not to offer free vaccination to teachers after consultation with school boards</w:t>
      </w:r>
      <w:r>
        <w:rPr>
          <w:lang w:val="en-US"/>
        </w:rPr>
        <w:t xml:space="preserve">. Interviewees gave different reasons why it was not implemented (possible limited effect, costs, </w:t>
      </w:r>
      <w:r w:rsidRPr="00D22DE8">
        <w:rPr>
          <w:lang w:val="en-US"/>
        </w:rPr>
        <w:t xml:space="preserve">potential teacher resistance, privacy issues, lack of time, </w:t>
      </w:r>
      <w:r w:rsidRPr="00D22DE8">
        <w:rPr>
          <w:lang w:val="en-GB"/>
        </w:rPr>
        <w:t>too large organisational effort and possible low uptake</w:t>
      </w:r>
      <w:r w:rsidRPr="00D22DE8">
        <w:rPr>
          <w:lang w:val="en-US"/>
        </w:rPr>
        <w:t xml:space="preserve">). </w:t>
      </w:r>
      <w:r w:rsidRPr="00D22DE8">
        <w:rPr>
          <w:lang w:val="en-GB"/>
        </w:rPr>
        <w:t xml:space="preserve">After our invitation, but prior to actual interview, one interviewee had requested information from eight large schoolboards in Rotterdam on whether influenza vaccination was offered to their personnel. Of those eight schoolboards, some had not discussed this topic (n=3), some did not offer it after consideration (n=2) and some did offer or had offered it (n=3). The two schoolboards that consciously did not offer influenza vaccination to teachers mentioned limited effect, privacy issues, too large organisational effort and possible low uptake as main arguments. The three schoolboards that currently or previously offer vaccination also described a low uptake (without mention of specific uptake rates). </w:t>
      </w:r>
    </w:p>
    <w:p w14:paraId="69C0E5E2" w14:textId="77777777" w:rsidR="00D7124D" w:rsidRDefault="00D7124D" w:rsidP="00D7124D">
      <w:pPr>
        <w:spacing w:line="240" w:lineRule="auto"/>
        <w:rPr>
          <w:lang w:val="en-GB"/>
        </w:rPr>
      </w:pPr>
      <w:r w:rsidRPr="001F55A3">
        <w:rPr>
          <w:i/>
          <w:lang w:val="en-GB"/>
        </w:rPr>
        <w:t xml:space="preserve">Organisation. </w:t>
      </w:r>
      <w:r w:rsidRPr="001F55A3">
        <w:rPr>
          <w:lang w:val="en-GB"/>
        </w:rPr>
        <w:t>In Amsterdam, the teachers vaccination campaign was financed by the municipality and executed by the PHS at the PHS (2018/2019 and 2019/2020). Vaccination was intended for all school personnel (primary schools, secondary schools and vocational high schools) and concerned a free and voluntary influenza vaccination for which they were invited on one of the two designated evenings at the municipal health centr</w:t>
      </w:r>
      <w:r>
        <w:rPr>
          <w:lang w:val="en-GB"/>
        </w:rPr>
        <w:t>e</w:t>
      </w:r>
      <w:r w:rsidRPr="001F55A3">
        <w:rPr>
          <w:lang w:val="en-GB"/>
        </w:rPr>
        <w:t xml:space="preserve">, since attending all schools separately would be too labour-intensive and be privacy sensitive (i.e. it would be visible for school staff which teachers do and do not take the vaccination). Schoolboards were expected to forward the information about the vaccination campaign to individual school managers and teachers. A bonus for those who received their vaccination was not considered and some interviewees (n=3) also describe this as undesirable or not necessary. The majority of respondents from Rotterdam propose offering flu vaccination with a broad approach, including both regular education and education of children with special needs, primary and secondary schools (n=4). Two respondents mentioned including pre-school care, and after school-hours day care. One respondent thought schools for children with special needs already offered vaccination to teachers, as they work with a vulnerable group. Interviewees proposed that occupational physicians (n=5), general practitioners (n=3) and private institutes (n=1) could provide influenza vaccination for teachers, in addition to the municipal health service (n=3). Accessibility of the municipal health service due to its location in the centre of Amsterdam was considered problematic, negatively affecting vaccination uptake (n=4). Additionally, respondents proposed better communication with teachers, as many may not have heard of the vaccination program. Three interviewees described that offering an influenza vaccination to teachers is the responsibility, including financial responsibility, for schoolboards together with their occupation physicians, not that of the municipality. </w:t>
      </w:r>
    </w:p>
    <w:p w14:paraId="2840003F" w14:textId="77777777" w:rsidR="00D7124D" w:rsidRPr="001F55A3" w:rsidRDefault="00D7124D" w:rsidP="00D7124D">
      <w:pPr>
        <w:spacing w:line="240" w:lineRule="auto"/>
        <w:rPr>
          <w:lang w:val="en-US"/>
        </w:rPr>
      </w:pPr>
      <w:bookmarkStart w:id="2" w:name="_Hlk57134667"/>
      <w:r w:rsidRPr="00C77AF5">
        <w:rPr>
          <w:i/>
          <w:lang w:val="en-US"/>
        </w:rPr>
        <w:t>Teachers</w:t>
      </w:r>
      <w:r>
        <w:rPr>
          <w:i/>
          <w:lang w:val="en-US"/>
        </w:rPr>
        <w:t>’ attitude</w:t>
      </w:r>
      <w:r w:rsidRPr="00C77AF5">
        <w:rPr>
          <w:i/>
          <w:lang w:val="en-US"/>
        </w:rPr>
        <w:t xml:space="preserve">. </w:t>
      </w:r>
      <w:r w:rsidRPr="00C77AF5">
        <w:rPr>
          <w:lang w:val="en-US"/>
        </w:rPr>
        <w:t>No systematic evaluation w</w:t>
      </w:r>
      <w:r>
        <w:rPr>
          <w:lang w:val="en-US"/>
        </w:rPr>
        <w:t>as performed among the teachers offered vaccination in Amsterdam, but most frequently mentioned by interviewees as the expected motivation for uptake was protecting one’s own health (n=6) and for refusing uptake being that the government should not involve itself in a personal health issue</w:t>
      </w:r>
      <w:r w:rsidRPr="00E573E4">
        <w:rPr>
          <w:lang w:val="en-US"/>
        </w:rPr>
        <w:t xml:space="preserve"> (n=</w:t>
      </w:r>
      <w:r w:rsidRPr="001F55A3">
        <w:rPr>
          <w:lang w:val="en-US"/>
        </w:rPr>
        <w:t>5).</w:t>
      </w:r>
      <w:r w:rsidRPr="001F55A3">
        <w:rPr>
          <w:lang w:val="en-GB"/>
        </w:rPr>
        <w:t xml:space="preserve"> Other p</w:t>
      </w:r>
      <w:r w:rsidRPr="001F55A3">
        <w:rPr>
          <w:lang w:val="en-US"/>
        </w:rPr>
        <w:t>ossibl</w:t>
      </w:r>
      <w:r>
        <w:rPr>
          <w:lang w:val="en-US"/>
        </w:rPr>
        <w:t>e</w:t>
      </w:r>
      <w:r w:rsidRPr="001F55A3">
        <w:rPr>
          <w:lang w:val="en-US"/>
        </w:rPr>
        <w:t xml:space="preserve"> reasoning for receiving the vaccination was protecting the health of others (n=3) and ‘no harm in trying’ (n=2). Other reasons reported by key informants for refusing uptake included teachers being young and healthy (n=3), logistical considerations (n=3), fear that the vaccination can make you ill (n=2), needle anxiety (n=2), not knowing about it / no interest (n=2) and religious considerations (n=1). </w:t>
      </w:r>
    </w:p>
    <w:bookmarkEnd w:id="2"/>
    <w:p w14:paraId="3A562F01" w14:textId="77777777" w:rsidR="00D7124D" w:rsidRPr="00565EAC" w:rsidRDefault="00D7124D" w:rsidP="00D7124D">
      <w:pPr>
        <w:spacing w:line="240" w:lineRule="auto"/>
        <w:rPr>
          <w:lang w:val="en-US"/>
        </w:rPr>
      </w:pPr>
      <w:r w:rsidRPr="00C61372">
        <w:rPr>
          <w:i/>
          <w:lang w:val="en-US"/>
        </w:rPr>
        <w:t>Advantages and disadvantages of v</w:t>
      </w:r>
      <w:r>
        <w:rPr>
          <w:i/>
          <w:lang w:val="en-US"/>
        </w:rPr>
        <w:t xml:space="preserve">accinating school teachers. </w:t>
      </w:r>
      <w:r>
        <w:rPr>
          <w:lang w:val="en-US"/>
        </w:rPr>
        <w:t xml:space="preserve">Different advantages of influenza vaccination for teachers were described: protection of students/others (n=2), protection of one-self (n=2), reducing </w:t>
      </w:r>
      <w:r w:rsidRPr="00565EAC">
        <w:rPr>
          <w:lang w:val="en-US"/>
        </w:rPr>
        <w:t xml:space="preserve">teacher absenteeism (n=2), herd immunity (n=2) and teacher mental well-being (n=1). </w:t>
      </w:r>
      <w:r w:rsidRPr="00565EAC">
        <w:rPr>
          <w:lang w:val="en-GB"/>
        </w:rPr>
        <w:t xml:space="preserve">More detail in S3 supplementary. </w:t>
      </w:r>
      <w:r w:rsidRPr="00565EAC">
        <w:rPr>
          <w:lang w:val="en-US"/>
        </w:rPr>
        <w:t>Advantages were expected to differ per school type; for some schools reducing teacher absenteeism was expected to be the largest advantage and for other schools (for children with special needs) this was expected to be protecting vulnerable students by reducing the risk of transmission (n=1). Also per school-level advantages were expected to differ: at the individual level one’s own health and that of others might be most important, while at school-</w:t>
      </w:r>
      <w:r w:rsidRPr="00565EAC">
        <w:rPr>
          <w:lang w:val="en-US"/>
        </w:rPr>
        <w:lastRenderedPageBreak/>
        <w:t xml:space="preserve">level the most important advantage can be reducing teacher absenteeism and on societal level it could be reaching herd immunity (n=1). Apart from (the misconception of) being vulnerable for other infectious diseases in the week after vaccination (n=1) and some people not being able to receive a vaccination due to contra-indications (n=1), no disadvantages of vaccinating teachers for influenza were mentioned by the interviewees. </w:t>
      </w:r>
    </w:p>
    <w:p w14:paraId="17560318" w14:textId="77777777" w:rsidR="00D7124D" w:rsidRPr="0066006A" w:rsidRDefault="00D7124D" w:rsidP="00D7124D">
      <w:pPr>
        <w:spacing w:line="240" w:lineRule="auto"/>
        <w:rPr>
          <w:lang w:val="en-US"/>
        </w:rPr>
      </w:pPr>
      <w:r w:rsidRPr="00565EAC">
        <w:rPr>
          <w:i/>
          <w:lang w:val="en-GB"/>
        </w:rPr>
        <w:t xml:space="preserve">Vaccination uptake. </w:t>
      </w:r>
      <w:r w:rsidRPr="00565EAC">
        <w:rPr>
          <w:lang w:val="en-GB"/>
        </w:rPr>
        <w:t>Overall vaccination uptake in Amsterdam was expected to be low (10% was expected in 2018/2019 and 4% in 2019/2020). The first year this expectation was based on the 10% vaccination uptake of the influenza vaccination offered by the municipal health cent</w:t>
      </w:r>
      <w:r>
        <w:rPr>
          <w:lang w:val="en-GB"/>
        </w:rPr>
        <w:t>re</w:t>
      </w:r>
      <w:r w:rsidRPr="00565EAC">
        <w:rPr>
          <w:lang w:val="en-GB"/>
        </w:rPr>
        <w:t xml:space="preserve"> to its own personnel. The following year this was adjusted downwards based on the actual vaccination uptake by teachers in the first year. At only 2%, this actual teacher VU in Amsterdam was lower than expected. A hasty set-up and poor communication (probably not reaching teachers) were given as reasons. </w:t>
      </w:r>
      <w:r w:rsidRPr="00565EAC">
        <w:rPr>
          <w:lang w:val="en-US"/>
        </w:rPr>
        <w:t>For one school in Amsterdam at least two teachers had received the vaccination at the municipal health cent</w:t>
      </w:r>
      <w:r>
        <w:rPr>
          <w:lang w:val="en-US"/>
        </w:rPr>
        <w:t>re</w:t>
      </w:r>
      <w:r w:rsidRPr="00565EAC">
        <w:rPr>
          <w:lang w:val="en-US"/>
        </w:rPr>
        <w:t xml:space="preserve"> (6% of staff) and 29% of staff was expected to have received it through their risk group status.  Turn-up by risk group for the entire program was unknown; those attending could have belonged to a risk group. The expectations in Rotterdam towards a hypothetical program varied: two respondents expected a low VU, as teachers were perceived as young and healthy, and one respondent expected at least a 50% uptake. </w:t>
      </w:r>
      <w:r w:rsidRPr="00565EAC">
        <w:rPr>
          <w:lang w:val="en-GB"/>
        </w:rPr>
        <w:t>Schoolboards offering vaccination in Rotterdam described a low uptake (no specific rates mentioned except for one board: &lt;1% uptake). Suggestions</w:t>
      </w:r>
      <w:r w:rsidRPr="00565EAC">
        <w:rPr>
          <w:lang w:val="en-US"/>
        </w:rPr>
        <w:t xml:space="preserve"> for increasing the VU in Amsterdam and Rotterdam were health education (n=3) and better practical organization with easy accessibility (n=2). An interviewee from Amsterdam described the low influenza vaccination uptake in the teacher population as “ethically not important” as there was no </w:t>
      </w:r>
      <w:r w:rsidRPr="0066006A">
        <w:rPr>
          <w:lang w:val="en-US"/>
        </w:rPr>
        <w:t xml:space="preserve">medical necessity.  </w:t>
      </w:r>
    </w:p>
    <w:p w14:paraId="59C17F5E" w14:textId="77777777" w:rsidR="00D7124D" w:rsidRPr="0066006A" w:rsidRDefault="00D7124D" w:rsidP="00D7124D">
      <w:pPr>
        <w:spacing w:line="240" w:lineRule="auto"/>
        <w:rPr>
          <w:lang w:val="en-US"/>
        </w:rPr>
      </w:pPr>
      <w:r w:rsidRPr="0066006A">
        <w:rPr>
          <w:i/>
          <w:lang w:val="en-US"/>
        </w:rPr>
        <w:t xml:space="preserve">Evaluation. </w:t>
      </w:r>
      <w:r w:rsidRPr="0066006A">
        <w:rPr>
          <w:lang w:val="en-US"/>
        </w:rPr>
        <w:t>Effectiveness of influenza vaccination for teachers was expected to be low (n=5). The other five respondents did not know or had too little information to make an estimation of the effectiveness. Of this group, one did mention that effectiveness of influenza vaccination is high but that it would be hard to measure the effect on absenteeism. The municipal health centr</w:t>
      </w:r>
      <w:r>
        <w:rPr>
          <w:lang w:val="en-US"/>
        </w:rPr>
        <w:t>e</w:t>
      </w:r>
      <w:r w:rsidRPr="0066006A">
        <w:rPr>
          <w:lang w:val="en-US"/>
        </w:rPr>
        <w:t xml:space="preserve"> staff experienced it as very labor-intensive, while the municipality expected higher labor-intensiveness if the program was to be performed through occupational health services.</w:t>
      </w:r>
    </w:p>
    <w:p w14:paraId="6F401635" w14:textId="77777777" w:rsidR="00D7124D" w:rsidRPr="0066006A" w:rsidRDefault="00D7124D" w:rsidP="00D7124D">
      <w:pPr>
        <w:spacing w:line="240" w:lineRule="auto"/>
        <w:rPr>
          <w:lang w:val="en-US"/>
        </w:rPr>
      </w:pPr>
      <w:r w:rsidRPr="0066006A">
        <w:rPr>
          <w:lang w:val="en-US"/>
        </w:rPr>
        <w:t xml:space="preserve">Multiple interviewees (n=4) describe the privacy sensitive nature of offering influenza vaccination to teachers, or vaccination in general. The municipality in Amsterdam, for this reason among others, decided not to offer it on-site at schools and not to register who received the vaccination. The privacy issues were expected through the visibility for other staff of those taking or refusing the vaccine. Subsequent sick-leave might then be viewed negatively by staff or employers. Also one respondent and one of the Rotterdam schoolboards therefore decided not to put pressure on taking the vaccination. They described it as teachers own responsibility and the necessity to let them make their own choice. </w:t>
      </w:r>
    </w:p>
    <w:p w14:paraId="08A0E006" w14:textId="77777777" w:rsidR="00D7124D" w:rsidRPr="0066006A" w:rsidRDefault="00D7124D" w:rsidP="00D7124D">
      <w:pPr>
        <w:spacing w:line="240" w:lineRule="auto"/>
        <w:rPr>
          <w:i/>
          <w:lang w:val="en-US"/>
        </w:rPr>
      </w:pPr>
      <w:r w:rsidRPr="0066006A">
        <w:rPr>
          <w:lang w:val="en-US"/>
        </w:rPr>
        <w:t xml:space="preserve">Two interviewees were of the opinion that reducing absenteeism should never be the reason to implement influenza vaccination. They described vaccination as something you receive because of a health risk, not because of benefits for your employer. </w:t>
      </w:r>
      <w:r w:rsidRPr="0066006A">
        <w:rPr>
          <w:lang w:val="en-GB"/>
        </w:rPr>
        <w:t>Some interviewees expressed</w:t>
      </w:r>
      <w:r w:rsidRPr="0066006A">
        <w:rPr>
          <w:lang w:val="en-US"/>
        </w:rPr>
        <w:t xml:space="preserve"> vaccination not being the right approach to the teacher shortage. </w:t>
      </w:r>
    </w:p>
    <w:p w14:paraId="1EBF07E5" w14:textId="77777777" w:rsidR="00D7124D" w:rsidRPr="007059DC" w:rsidRDefault="00D7124D" w:rsidP="00D7124D">
      <w:pPr>
        <w:spacing w:line="240" w:lineRule="auto"/>
        <w:rPr>
          <w:lang w:val="en-GB"/>
        </w:rPr>
      </w:pPr>
      <w:r>
        <w:rPr>
          <w:i/>
          <w:lang w:val="en-US"/>
        </w:rPr>
        <w:t>Effect of COVID-19</w:t>
      </w:r>
      <w:r w:rsidRPr="00F41550">
        <w:rPr>
          <w:i/>
          <w:lang w:val="en-GB"/>
        </w:rPr>
        <w:t xml:space="preserve">. </w:t>
      </w:r>
      <w:r>
        <w:rPr>
          <w:lang w:val="en-GB"/>
        </w:rPr>
        <w:t xml:space="preserve">The effect of the </w:t>
      </w:r>
      <w:r>
        <w:rPr>
          <w:lang w:val="en-US"/>
        </w:rPr>
        <w:t xml:space="preserve">COVID-19 epidemic </w:t>
      </w:r>
      <w:r>
        <w:rPr>
          <w:lang w:val="en-GB"/>
        </w:rPr>
        <w:t xml:space="preserve">on the willingness to receive influenza vaccination and the attention for influenza vaccination was described in different ways by interviewees. The majority (n=6) expected an increase in teacher influenza vaccination uptake in the </w:t>
      </w:r>
      <w:r w:rsidRPr="007059DC">
        <w:rPr>
          <w:lang w:val="en-GB"/>
        </w:rPr>
        <w:t xml:space="preserve">next season due to the COVID-19 pandemic. Motivations were the ‘realizing one’s vulnerability’ and the ability to at least protect oneself against the flu; the importance of vaccination as a virus can shut down a society; and to make it easier to know when one is infected by Sars-CoV-2. One interviewee referred to the 2009 pandemic influenza A (H1N1)pdm09 outbreak which in the year after resulted in more people receiving the seasonal influenza vaccination. Three other interviewees </w:t>
      </w:r>
      <w:r w:rsidRPr="007059DC">
        <w:rPr>
          <w:lang w:val="en-GB"/>
        </w:rPr>
        <w:lastRenderedPageBreak/>
        <w:t xml:space="preserve">pointed out that </w:t>
      </w:r>
      <w:r w:rsidRPr="007059DC">
        <w:rPr>
          <w:lang w:val="en-US"/>
        </w:rPr>
        <w:t xml:space="preserve">Sars-CoV-2 </w:t>
      </w:r>
      <w:r w:rsidRPr="007059DC">
        <w:rPr>
          <w:lang w:val="en-GB"/>
        </w:rPr>
        <w:t xml:space="preserve">is very different from flu and they expected limited effect on vaccination uptake. Of those three, one interviewee even foresees less attention, interest and time for influenza vaccination due to the </w:t>
      </w:r>
      <w:r w:rsidRPr="007059DC">
        <w:rPr>
          <w:lang w:val="en-US"/>
        </w:rPr>
        <w:t xml:space="preserve">COVID-19 </w:t>
      </w:r>
      <w:r w:rsidRPr="007059DC">
        <w:rPr>
          <w:lang w:val="en-GB"/>
        </w:rPr>
        <w:t xml:space="preserve">pandemic and a possible </w:t>
      </w:r>
      <w:r w:rsidRPr="007059DC">
        <w:rPr>
          <w:lang w:val="en-US"/>
        </w:rPr>
        <w:t xml:space="preserve">Sars-CoV-2 </w:t>
      </w:r>
      <w:r w:rsidRPr="007059DC">
        <w:rPr>
          <w:lang w:val="en-GB"/>
        </w:rPr>
        <w:t xml:space="preserve">vaccine. Next to the effect on willingness and attention for influenza vaccination as a result of the </w:t>
      </w:r>
      <w:r w:rsidRPr="007059DC">
        <w:rPr>
          <w:lang w:val="en-US"/>
        </w:rPr>
        <w:t xml:space="preserve">COVID-19  </w:t>
      </w:r>
      <w:r w:rsidRPr="007059DC">
        <w:rPr>
          <w:lang w:val="en-GB"/>
        </w:rPr>
        <w:t xml:space="preserve">pandemic, one interviewee expects it to translate in less people working while ill, thereby also reducing transmission of influenza. </w:t>
      </w:r>
    </w:p>
    <w:p w14:paraId="219E9B22" w14:textId="77777777" w:rsidR="00D7124D" w:rsidRPr="007059DC" w:rsidRDefault="00D7124D" w:rsidP="00D7124D">
      <w:pPr>
        <w:spacing w:line="240" w:lineRule="auto"/>
        <w:rPr>
          <w:lang w:val="en-US"/>
        </w:rPr>
      </w:pPr>
      <w:r w:rsidRPr="007059DC">
        <w:rPr>
          <w:i/>
          <w:lang w:val="en-GB"/>
        </w:rPr>
        <w:t>Scientific evidence and national policy advice</w:t>
      </w:r>
      <w:r w:rsidRPr="007059DC">
        <w:rPr>
          <w:lang w:val="en-GB"/>
        </w:rPr>
        <w:t>. Half of the interviewees (n=5) indicated that scientific evidence on the utility, necessity and effectiveness of vaccinating teachers against influenza and therefore sound argumentation to implement it, is currently lacking. Two interviewees explicitly mentioned their doubt whether teachers have a higher risk for influenza</w:t>
      </w:r>
      <w:r w:rsidRPr="007059DC">
        <w:rPr>
          <w:lang w:val="en-US"/>
        </w:rPr>
        <w:t>.</w:t>
      </w:r>
      <w:r w:rsidRPr="007059DC">
        <w:rPr>
          <w:lang w:val="en-GB"/>
        </w:rPr>
        <w:t xml:space="preserve"> Three interviewees mentioned that influenza vaccination for teachers is currently not advised by the Health Council. When there would be an advice describing teachers as a risk group for influenza or describing a societal or national interest of vaccinating teachers for influenza, organising influenza vaccination for teachers would be a public health issue and more appropriately organized by the municipality instead of other parties (n=2). </w:t>
      </w:r>
    </w:p>
    <w:p w14:paraId="5CB23101" w14:textId="77777777" w:rsidR="00D7124D" w:rsidRPr="007059DC" w:rsidRDefault="00D7124D" w:rsidP="00D7124D">
      <w:pPr>
        <w:spacing w:line="240" w:lineRule="auto"/>
        <w:rPr>
          <w:lang w:val="en-US"/>
        </w:rPr>
      </w:pPr>
      <w:r w:rsidRPr="007059DC">
        <w:rPr>
          <w:i/>
          <w:lang w:val="en-US"/>
        </w:rPr>
        <w:t xml:space="preserve">Knowledge about other regions. </w:t>
      </w:r>
      <w:r w:rsidRPr="007059DC">
        <w:rPr>
          <w:lang w:val="en-US"/>
        </w:rPr>
        <w:t xml:space="preserve">The majority of the interviewees did not have knowledge of other regions in the Netherlands that offer influenza vaccination for teachers (n=7). </w:t>
      </w:r>
    </w:p>
    <w:p w14:paraId="3B0EE268" w14:textId="05136C3F" w:rsidR="00D7124D" w:rsidRDefault="00D7124D" w:rsidP="00D7124D">
      <w:pPr>
        <w:spacing w:line="240" w:lineRule="auto"/>
        <w:rPr>
          <w:lang w:val="en-US"/>
        </w:rPr>
      </w:pPr>
      <w:r w:rsidRPr="00D23DAE">
        <w:rPr>
          <w:i/>
          <w:iCs/>
          <w:lang w:val="en-US"/>
        </w:rPr>
        <w:t>Local initiatives</w:t>
      </w:r>
      <w:r w:rsidRPr="00D23DAE">
        <w:rPr>
          <w:lang w:val="en-US"/>
        </w:rPr>
        <w:t xml:space="preserve">. Our interviews found that Rotterdam school boards considered free influenza vaccination for their teachers, and some even implemented it. These school boards did not appear in our newspaper search, and therefore, it is to be expected that more school boards in the country offer their personnel influenza vaccination. Two foreign news articles (Australia and UK) also illustrate that, although teacher influenza vaccination </w:t>
      </w:r>
      <w:r w:rsidRPr="00A726BD">
        <w:rPr>
          <w:lang w:val="en-US"/>
        </w:rPr>
        <w:t xml:space="preserve">is neither advised nor offered for free at a national scale, it is sometimes organized locally </w:t>
      </w:r>
      <w:r w:rsidRPr="00A726BD">
        <w:fldChar w:fldCharType="begin">
          <w:fldData xml:space="preserve">PEVuZE5vdGU+PENpdGU+PFllYXI+MjAxODwvWWVhcj48UmVjTnVtPjEzNDwvUmVjTnVtPjxEaXNw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</w:fldData>
        </w:fldChar>
      </w:r>
      <w:r w:rsidR="00A726BD" w:rsidRPr="00A726BD">
        <w:rPr>
          <w:lang w:val="en-US"/>
        </w:rPr>
        <w:instrText xml:space="preserve"> ADDIN EN.CITE </w:instrText>
      </w:r>
      <w:r w:rsidR="00A726BD" w:rsidRPr="00A726BD">
        <w:fldChar w:fldCharType="begin">
          <w:fldData xml:space="preserve">PEVuZE5vdGU+PENpdGU+PFllYXI+MjAxODwvWWVhcj48UmVjTnVtPjEzNDwvUmVjTnVtPjxEaXNw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</w:fldData>
        </w:fldChar>
      </w:r>
      <w:r w:rsidR="00A726BD" w:rsidRPr="00A726BD">
        <w:rPr>
          <w:lang w:val="en-US"/>
        </w:rPr>
        <w:instrText xml:space="preserve"> ADDIN EN.CITE.DATA </w:instrText>
      </w:r>
      <w:r w:rsidR="00A726BD" w:rsidRPr="00A726BD">
        <w:fldChar w:fldCharType="end"/>
      </w:r>
      <w:r w:rsidRPr="00A726BD">
        <w:fldChar w:fldCharType="separate"/>
      </w:r>
      <w:r w:rsidR="00A726BD" w:rsidRPr="00A726BD">
        <w:rPr>
          <w:noProof/>
          <w:lang w:val="en-US"/>
        </w:rPr>
        <w:t>(</w:t>
      </w:r>
      <w:hyperlink w:anchor="_ENREF_2" w:tooltip=", 2018 #134" w:history="1">
        <w:r w:rsidR="00A726BD" w:rsidRPr="00A726BD">
          <w:rPr>
            <w:rStyle w:val="Hyperlink"/>
            <w:color w:val="auto"/>
            <w:u w:val="none"/>
            <w:lang w:val="en-US"/>
          </w:rPr>
          <w:t>2-5</w:t>
        </w:r>
      </w:hyperlink>
      <w:r w:rsidR="00A726BD" w:rsidRPr="00A726BD">
        <w:rPr>
          <w:noProof/>
          <w:lang w:val="en-US"/>
        </w:rPr>
        <w:t>)</w:t>
      </w:r>
      <w:r w:rsidRPr="00A726BD">
        <w:fldChar w:fldCharType="end"/>
      </w:r>
      <w:r w:rsidRPr="00D23DAE">
        <w:rPr>
          <w:lang w:val="en-US"/>
        </w:rPr>
        <w:t>.</w:t>
      </w:r>
      <w:r>
        <w:rPr>
          <w:lang w:val="en-US"/>
        </w:rPr>
        <w:t xml:space="preserve"> </w:t>
      </w:r>
    </w:p>
    <w:p w14:paraId="2FACCDA1" w14:textId="77777777" w:rsidR="00A726BD" w:rsidRDefault="00A726BD" w:rsidP="00D7124D">
      <w:pPr>
        <w:spacing w:line="240" w:lineRule="auto"/>
        <w:rPr>
          <w:color w:val="70AD47" w:themeColor="accent6"/>
          <w:lang w:val="en-US"/>
        </w:rPr>
      </w:pPr>
    </w:p>
    <w:p w14:paraId="451090F7" w14:textId="77777777" w:rsidR="00D7124D" w:rsidRPr="005C3F77" w:rsidRDefault="00D7124D" w:rsidP="00D7124D">
      <w:pPr>
        <w:rPr>
          <w:b/>
          <w:i/>
          <w:sz w:val="28"/>
          <w:lang w:val="en-US"/>
        </w:rPr>
      </w:pPr>
      <w:r w:rsidRPr="005C3F77">
        <w:rPr>
          <w:b/>
          <w:i/>
          <w:sz w:val="28"/>
          <w:lang w:val="en-US"/>
        </w:rPr>
        <w:t>Table</w:t>
      </w:r>
    </w:p>
    <w:p w14:paraId="27961DC3" w14:textId="77777777" w:rsidR="00D7124D" w:rsidRPr="00F86D81" w:rsidRDefault="00D7124D" w:rsidP="00D7124D">
      <w:pPr>
        <w:rPr>
          <w:lang w:val="en-US"/>
        </w:rPr>
      </w:pPr>
      <w:r>
        <w:rPr>
          <w:lang w:val="en-US"/>
        </w:rPr>
        <w:t xml:space="preserve">Table S3.1. Excerpts from the interviews (English translation following each Dutch quote). </w:t>
      </w:r>
    </w:p>
    <w:tbl>
      <w:tblPr>
        <w:tblStyle w:val="TableGrid"/>
        <w:tblW w:w="9209" w:type="dxa"/>
        <w:tblLook w:val="04A0" w:firstRow="1" w:lastRow="0" w:firstColumn="1" w:lastColumn="0" w:noHBand="0" w:noVBand="1"/>
      </w:tblPr>
      <w:tblGrid>
        <w:gridCol w:w="1858"/>
        <w:gridCol w:w="7351"/>
      </w:tblGrid>
      <w:tr w:rsidR="00D7124D" w:rsidRPr="00A726BD" w14:paraId="1F2614AC" w14:textId="77777777" w:rsidTr="008C6D07">
        <w:tc>
          <w:tcPr>
            <w:tcW w:w="1858" w:type="dxa"/>
          </w:tcPr>
          <w:p w14:paraId="45008700" w14:textId="77777777" w:rsidR="00D7124D" w:rsidRPr="003F2C24" w:rsidRDefault="00D7124D" w:rsidP="008C6D07">
            <w:pPr>
              <w:rPr>
                <w:b/>
                <w:lang w:val="en-US"/>
              </w:rPr>
            </w:pPr>
            <w:r>
              <w:rPr>
                <w:b/>
                <w:lang w:val="en-US"/>
              </w:rPr>
              <w:t xml:space="preserve">Subject </w:t>
            </w:r>
          </w:p>
        </w:tc>
        <w:tc>
          <w:tcPr>
            <w:tcW w:w="7351" w:type="dxa"/>
          </w:tcPr>
          <w:p w14:paraId="4047D794" w14:textId="77777777" w:rsidR="00D7124D" w:rsidRPr="00705B0D" w:rsidRDefault="00D7124D" w:rsidP="008C6D07">
            <w:pPr>
              <w:rPr>
                <w:b/>
                <w:lang w:val="en-US"/>
              </w:rPr>
            </w:pPr>
            <w:r>
              <w:rPr>
                <w:b/>
                <w:lang w:val="en-US"/>
              </w:rPr>
              <w:t>Excerpt</w:t>
            </w:r>
            <w:r w:rsidRPr="00705B0D">
              <w:rPr>
                <w:b/>
                <w:lang w:val="en-US"/>
              </w:rPr>
              <w:t xml:space="preserve"> from interview (translated </w:t>
            </w:r>
            <w:r>
              <w:rPr>
                <w:b/>
                <w:lang w:val="en-US"/>
              </w:rPr>
              <w:t>Dutch to English)</w:t>
            </w:r>
          </w:p>
        </w:tc>
      </w:tr>
      <w:tr w:rsidR="00D7124D" w:rsidRPr="00A726BD" w14:paraId="3E66719C" w14:textId="77777777" w:rsidTr="008C6D07">
        <w:tc>
          <w:tcPr>
            <w:tcW w:w="1858" w:type="dxa"/>
            <w:vMerge w:val="restart"/>
          </w:tcPr>
          <w:p w14:paraId="12F3BE0A" w14:textId="77777777" w:rsidR="00D7124D" w:rsidRPr="003F2C24" w:rsidRDefault="00D7124D" w:rsidP="008C6D07">
            <w:pPr>
              <w:rPr>
                <w:lang w:val="en-US"/>
              </w:rPr>
            </w:pPr>
            <w:r>
              <w:rPr>
                <w:lang w:val="en-US"/>
              </w:rPr>
              <w:t>Hearing about idea/ i</w:t>
            </w:r>
            <w:r w:rsidRPr="003F2C24">
              <w:rPr>
                <w:lang w:val="en-US"/>
              </w:rPr>
              <w:t>mplementation of flu shot f</w:t>
            </w:r>
            <w:r>
              <w:rPr>
                <w:lang w:val="en-US"/>
              </w:rPr>
              <w:t>or teachers</w:t>
            </w:r>
          </w:p>
        </w:tc>
        <w:tc>
          <w:tcPr>
            <w:tcW w:w="7351" w:type="dxa"/>
          </w:tcPr>
          <w:p w14:paraId="2BCE37E9" w14:textId="77777777" w:rsidR="00D7124D" w:rsidRDefault="00D7124D" w:rsidP="008C6D07">
            <w:pPr>
              <w:rPr>
                <w:lang w:val="en-US"/>
              </w:rPr>
            </w:pPr>
            <w:r>
              <w:rPr>
                <w:lang w:val="en-US"/>
              </w:rPr>
              <w:t>A</w:t>
            </w:r>
            <w:r w:rsidRPr="00D34BC3">
              <w:rPr>
                <w:lang w:val="en-US"/>
              </w:rPr>
              <w:t xml:space="preserve"> somewhat </w:t>
            </w:r>
            <w:r>
              <w:rPr>
                <w:lang w:val="en-US"/>
              </w:rPr>
              <w:t>remarkable</w:t>
            </w:r>
            <w:r w:rsidRPr="00D34BC3">
              <w:rPr>
                <w:lang w:val="en-US"/>
              </w:rPr>
              <w:t xml:space="preserve"> route</w:t>
            </w:r>
            <w:r>
              <w:rPr>
                <w:lang w:val="en-US"/>
              </w:rPr>
              <w:t>.</w:t>
            </w:r>
            <w:r w:rsidRPr="00D34BC3">
              <w:rPr>
                <w:lang w:val="en-US"/>
              </w:rPr>
              <w:t xml:space="preserve"> (in</w:t>
            </w:r>
            <w:r>
              <w:rPr>
                <w:lang w:val="en-US"/>
              </w:rPr>
              <w:t>terview 1)</w:t>
            </w:r>
          </w:p>
          <w:p w14:paraId="2143BAEA" w14:textId="77777777" w:rsidR="00D7124D" w:rsidRPr="00D34BC3" w:rsidRDefault="00D7124D" w:rsidP="008C6D07">
            <w:pPr>
              <w:rPr>
                <w:lang w:val="en-US"/>
              </w:rPr>
            </w:pPr>
          </w:p>
        </w:tc>
      </w:tr>
      <w:tr w:rsidR="00D7124D" w:rsidRPr="001222B0" w14:paraId="4BA03961" w14:textId="77777777" w:rsidTr="008C6D07">
        <w:tc>
          <w:tcPr>
            <w:tcW w:w="1858" w:type="dxa"/>
            <w:vMerge/>
          </w:tcPr>
          <w:p w14:paraId="7B2135E6" w14:textId="77777777" w:rsidR="00D7124D" w:rsidRPr="00D34BC3" w:rsidRDefault="00D7124D" w:rsidP="008C6D07">
            <w:pPr>
              <w:rPr>
                <w:lang w:val="en-US"/>
              </w:rPr>
            </w:pPr>
          </w:p>
        </w:tc>
        <w:tc>
          <w:tcPr>
            <w:tcW w:w="7351" w:type="dxa"/>
          </w:tcPr>
          <w:p w14:paraId="441DBCA7" w14:textId="77777777" w:rsidR="00D7124D" w:rsidRDefault="00D7124D" w:rsidP="008C6D07">
            <w:pPr>
              <w:rPr>
                <w:lang w:val="en-US"/>
              </w:rPr>
            </w:pPr>
            <w:r>
              <w:rPr>
                <w:lang w:val="en-US"/>
              </w:rPr>
              <w:t>T</w:t>
            </w:r>
            <w:r w:rsidRPr="00D34BC3">
              <w:rPr>
                <w:lang w:val="en-US"/>
              </w:rPr>
              <w:t>hat actually came in throu</w:t>
            </w:r>
            <w:r>
              <w:rPr>
                <w:lang w:val="en-US"/>
              </w:rPr>
              <w:t>gh a very remarkable, or a bit strange way. (interview 2)</w:t>
            </w:r>
          </w:p>
          <w:p w14:paraId="43DB3580" w14:textId="77777777" w:rsidR="00D7124D" w:rsidRPr="00D34BC3" w:rsidRDefault="00D7124D" w:rsidP="008C6D07">
            <w:pPr>
              <w:rPr>
                <w:lang w:val="en-US"/>
              </w:rPr>
            </w:pPr>
          </w:p>
        </w:tc>
      </w:tr>
      <w:tr w:rsidR="00D7124D" w:rsidRPr="00D34BC3" w14:paraId="563EFE21" w14:textId="77777777" w:rsidTr="008C6D07">
        <w:tc>
          <w:tcPr>
            <w:tcW w:w="1858" w:type="dxa"/>
            <w:vMerge/>
          </w:tcPr>
          <w:p w14:paraId="5CC61BD3" w14:textId="77777777" w:rsidR="00D7124D" w:rsidRPr="00D34BC3" w:rsidRDefault="00D7124D" w:rsidP="008C6D07">
            <w:pPr>
              <w:rPr>
                <w:lang w:val="en-US"/>
              </w:rPr>
            </w:pPr>
          </w:p>
        </w:tc>
        <w:tc>
          <w:tcPr>
            <w:tcW w:w="7351" w:type="dxa"/>
          </w:tcPr>
          <w:p w14:paraId="37264279" w14:textId="77777777" w:rsidR="00D7124D" w:rsidRDefault="00D7124D" w:rsidP="008C6D07">
            <w:pPr>
              <w:rPr>
                <w:lang w:val="en-US"/>
              </w:rPr>
            </w:pPr>
            <w:r w:rsidRPr="00D34BC3">
              <w:rPr>
                <w:lang w:val="en-US"/>
              </w:rPr>
              <w:t xml:space="preserve">That </w:t>
            </w:r>
            <w:r>
              <w:rPr>
                <w:lang w:val="en-US"/>
              </w:rPr>
              <w:t>I</w:t>
            </w:r>
            <w:r w:rsidRPr="00D34BC3">
              <w:rPr>
                <w:lang w:val="en-US"/>
              </w:rPr>
              <w:t xml:space="preserve"> sometime</w:t>
            </w:r>
            <w:r>
              <w:rPr>
                <w:lang w:val="en-US"/>
              </w:rPr>
              <w:t>s</w:t>
            </w:r>
            <w:r w:rsidRPr="00D34BC3">
              <w:rPr>
                <w:lang w:val="en-US"/>
              </w:rPr>
              <w:t xml:space="preserve"> </w:t>
            </w:r>
            <w:r>
              <w:rPr>
                <w:lang w:val="en-US"/>
              </w:rPr>
              <w:t>think it is quite strange that a politician who is not medically trained, can decide whether or not to make it available .. or actually .. give permission for the vaccine, because the vaccine is still a medicine. Uhm yes you know, it is preventative and for prevention everyone always has to do everything .. well … it is accepted quickly.  It is possible, say we just make antibiotics available to all teachers, because maybe they will have diarrhea and cannot come to school, they can take antibiotics. That will be a completely different discussion, and then I think, yes, of course that is different, but it is still a medicine we are talking about. That is .. at least, it fascinates me. (interview 4)</w:t>
            </w:r>
          </w:p>
          <w:p w14:paraId="51D0E71C" w14:textId="77777777" w:rsidR="00D7124D" w:rsidRPr="00D34BC3" w:rsidRDefault="00D7124D" w:rsidP="008C6D07">
            <w:pPr>
              <w:rPr>
                <w:lang w:val="en-US"/>
              </w:rPr>
            </w:pPr>
          </w:p>
        </w:tc>
      </w:tr>
      <w:tr w:rsidR="00D7124D" w:rsidRPr="00D34BC3" w14:paraId="7EAE1933" w14:textId="77777777" w:rsidTr="008C6D07">
        <w:tc>
          <w:tcPr>
            <w:tcW w:w="1858" w:type="dxa"/>
            <w:vMerge/>
          </w:tcPr>
          <w:p w14:paraId="49A8137A" w14:textId="77777777" w:rsidR="00D7124D" w:rsidRPr="00D34BC3" w:rsidRDefault="00D7124D" w:rsidP="008C6D07">
            <w:pPr>
              <w:rPr>
                <w:lang w:val="en-US"/>
              </w:rPr>
            </w:pPr>
          </w:p>
        </w:tc>
        <w:tc>
          <w:tcPr>
            <w:tcW w:w="7351" w:type="dxa"/>
          </w:tcPr>
          <w:p w14:paraId="500000D7" w14:textId="77777777" w:rsidR="00D7124D" w:rsidRDefault="00D7124D" w:rsidP="008C6D07">
            <w:pPr>
              <w:rPr>
                <w:lang w:val="en-US"/>
              </w:rPr>
            </w:pPr>
            <w:r w:rsidRPr="00D34BC3">
              <w:rPr>
                <w:lang w:val="en-US"/>
              </w:rPr>
              <w:t xml:space="preserve">What I </w:t>
            </w:r>
            <w:r>
              <w:rPr>
                <w:lang w:val="en-US"/>
              </w:rPr>
              <w:t xml:space="preserve">at least </w:t>
            </w:r>
            <w:r w:rsidRPr="00D34BC3">
              <w:rPr>
                <w:lang w:val="en-US"/>
              </w:rPr>
              <w:t>found a p</w:t>
            </w:r>
            <w:r>
              <w:rPr>
                <w:lang w:val="en-US"/>
              </w:rPr>
              <w:t xml:space="preserve">ity at the municipality of Amsterdam is that there is certainly not .. that it was done purely for political reasons, but no further </w:t>
            </w:r>
            <w:r>
              <w:rPr>
                <w:lang w:val="en-US"/>
              </w:rPr>
              <w:lastRenderedPageBreak/>
              <w:t>thought was given to what would be achieved. Certainly with such low turnouts you have of course .. well the profit is really minimal while it takes a lot of time and energy. And money. I am disappointed that it was not considered better. And I find it somewhat opposed to the advice of the national Health Council. Because in principle we follow the advice of the Health Council as how they are implemented and they at least do not describe teachers as a risk group. So yes .. it should have been more .. not just a political but also a medically related decision, I think. But that’s my opinion. (interview 4)</w:t>
            </w:r>
          </w:p>
          <w:p w14:paraId="2B2D29EC" w14:textId="77777777" w:rsidR="00D7124D" w:rsidRPr="00D34BC3" w:rsidRDefault="00D7124D" w:rsidP="008C6D07">
            <w:pPr>
              <w:rPr>
                <w:lang w:val="en-US"/>
              </w:rPr>
            </w:pPr>
          </w:p>
        </w:tc>
      </w:tr>
      <w:tr w:rsidR="00D7124D" w:rsidRPr="00D34BC3" w14:paraId="01DC35DF" w14:textId="77777777" w:rsidTr="008C6D07">
        <w:tc>
          <w:tcPr>
            <w:tcW w:w="1858" w:type="dxa"/>
            <w:vMerge/>
          </w:tcPr>
          <w:p w14:paraId="7809AAE4" w14:textId="77777777" w:rsidR="00D7124D" w:rsidRPr="00D34BC3" w:rsidRDefault="00D7124D" w:rsidP="008C6D07">
            <w:pPr>
              <w:rPr>
                <w:lang w:val="en-US"/>
              </w:rPr>
            </w:pPr>
          </w:p>
        </w:tc>
        <w:tc>
          <w:tcPr>
            <w:tcW w:w="7351" w:type="dxa"/>
          </w:tcPr>
          <w:p w14:paraId="25EDE64A" w14:textId="77777777" w:rsidR="00D7124D" w:rsidRDefault="00D7124D" w:rsidP="008C6D07">
            <w:pPr>
              <w:rPr>
                <w:lang w:val="en-US"/>
              </w:rPr>
            </w:pPr>
            <w:r w:rsidRPr="00D34BC3">
              <w:rPr>
                <w:lang w:val="en-US"/>
              </w:rPr>
              <w:t xml:space="preserve">So it </w:t>
            </w:r>
            <w:r>
              <w:rPr>
                <w:lang w:val="en-US"/>
              </w:rPr>
              <w:t>.. it is not based on ignorance, but actually in most cases .. yes most have indeed .. almost all have considered it, of which have offered it. Only the support of teachers themselves seems to be very low. (interview 10)</w:t>
            </w:r>
          </w:p>
          <w:p w14:paraId="32A8694B" w14:textId="77777777" w:rsidR="00D7124D" w:rsidRPr="00D34BC3" w:rsidRDefault="00D7124D" w:rsidP="008C6D07">
            <w:pPr>
              <w:rPr>
                <w:lang w:val="en-US"/>
              </w:rPr>
            </w:pPr>
          </w:p>
        </w:tc>
      </w:tr>
      <w:tr w:rsidR="00D7124D" w:rsidRPr="00705B0D" w14:paraId="3C5DBB33" w14:textId="77777777" w:rsidTr="008C6D07">
        <w:tc>
          <w:tcPr>
            <w:tcW w:w="1858" w:type="dxa"/>
            <w:vMerge w:val="restart"/>
          </w:tcPr>
          <w:p w14:paraId="780B5465" w14:textId="77777777" w:rsidR="00D7124D" w:rsidRPr="0030327D" w:rsidRDefault="00D7124D" w:rsidP="008C6D07">
            <w:r>
              <w:t>Reason for (no) implementation</w:t>
            </w:r>
          </w:p>
        </w:tc>
        <w:tc>
          <w:tcPr>
            <w:tcW w:w="7351" w:type="dxa"/>
          </w:tcPr>
          <w:p w14:paraId="65B1A339" w14:textId="77777777" w:rsidR="00D7124D" w:rsidRDefault="00D7124D" w:rsidP="008C6D07">
            <w:pPr>
              <w:rPr>
                <w:lang w:val="en-US"/>
              </w:rPr>
            </w:pPr>
            <w:r w:rsidRPr="00D34BC3">
              <w:rPr>
                <w:lang w:val="en-US"/>
              </w:rPr>
              <w:t>Purely as extra gesture to</w:t>
            </w:r>
            <w:r>
              <w:rPr>
                <w:lang w:val="en-US"/>
              </w:rPr>
              <w:t xml:space="preserve"> the teachers, in the context of the enormous shortages. And we  always know that there will be a flu peak, so many schools are already under pressure. Classes are being sent home. No it is also different than it was, but all right. It was already almost impossible to manage for many schools and teachers.  We had foreseen, that if the influenza peak would hit, schools would literally fall apart. </w:t>
            </w:r>
            <w:r w:rsidRPr="00D34BC3">
              <w:rPr>
                <w:lang w:val="en-US"/>
              </w:rPr>
              <w:t>And then we thought, well, “</w:t>
            </w:r>
            <w:r>
              <w:rPr>
                <w:lang w:val="en-US"/>
              </w:rPr>
              <w:t>no harm in trying</w:t>
            </w:r>
            <w:r w:rsidRPr="00D34BC3">
              <w:rPr>
                <w:lang w:val="en-US"/>
              </w:rPr>
              <w:t>, we just offer this” and yes</w:t>
            </w:r>
            <w:r>
              <w:rPr>
                <w:lang w:val="en-US"/>
              </w:rPr>
              <w:t>, really more from that point of view, really from the teacher shortage. (interview 3)</w:t>
            </w:r>
          </w:p>
          <w:p w14:paraId="6ACFAE47" w14:textId="77777777" w:rsidR="00D7124D" w:rsidRPr="00D34BC3" w:rsidRDefault="00D7124D" w:rsidP="008C6D07">
            <w:pPr>
              <w:rPr>
                <w:lang w:val="en-US"/>
              </w:rPr>
            </w:pPr>
          </w:p>
        </w:tc>
      </w:tr>
      <w:tr w:rsidR="00D7124D" w:rsidRPr="00AB6B6E" w14:paraId="2ED4DBF8" w14:textId="77777777" w:rsidTr="008C6D07">
        <w:tc>
          <w:tcPr>
            <w:tcW w:w="1858" w:type="dxa"/>
            <w:vMerge/>
          </w:tcPr>
          <w:p w14:paraId="72E37275" w14:textId="77777777" w:rsidR="00D7124D" w:rsidRPr="00D34BC3" w:rsidRDefault="00D7124D" w:rsidP="008C6D07">
            <w:pPr>
              <w:rPr>
                <w:lang w:val="en-US"/>
              </w:rPr>
            </w:pPr>
          </w:p>
        </w:tc>
        <w:tc>
          <w:tcPr>
            <w:tcW w:w="7351" w:type="dxa"/>
          </w:tcPr>
          <w:p w14:paraId="1AAAF807" w14:textId="77777777" w:rsidR="00D7124D" w:rsidRDefault="00D7124D" w:rsidP="008C6D07">
            <w:pPr>
              <w:rPr>
                <w:lang w:val="en-US"/>
              </w:rPr>
            </w:pPr>
            <w:r w:rsidRPr="00AB6B6E">
              <w:rPr>
                <w:lang w:val="en-US"/>
              </w:rPr>
              <w:t>Well, I try to l</w:t>
            </w:r>
            <w:r>
              <w:rPr>
                <w:lang w:val="en-US"/>
              </w:rPr>
              <w:t>ook at it from a teachers or employees point of view. Suppose my employer would say, well [name] you get the flu shot and you also get 405 euros. Then I think “gats”, bit of bribery. But you do that because of a risk you have, or because of your health, but not because my employer wants it so badly. (interview 2)</w:t>
            </w:r>
          </w:p>
          <w:p w14:paraId="2BF9F265" w14:textId="77777777" w:rsidR="00D7124D" w:rsidRPr="00AB6B6E" w:rsidRDefault="00D7124D" w:rsidP="008C6D07">
            <w:pPr>
              <w:rPr>
                <w:lang w:val="en-US"/>
              </w:rPr>
            </w:pPr>
          </w:p>
        </w:tc>
      </w:tr>
      <w:tr w:rsidR="00D7124D" w:rsidRPr="00AB6B6E" w14:paraId="334E9CB4" w14:textId="77777777" w:rsidTr="008C6D07">
        <w:tc>
          <w:tcPr>
            <w:tcW w:w="1858" w:type="dxa"/>
            <w:vMerge/>
          </w:tcPr>
          <w:p w14:paraId="37077350" w14:textId="77777777" w:rsidR="00D7124D" w:rsidRPr="00AB6B6E" w:rsidRDefault="00D7124D" w:rsidP="008C6D07">
            <w:pPr>
              <w:rPr>
                <w:lang w:val="en-US"/>
              </w:rPr>
            </w:pPr>
          </w:p>
        </w:tc>
        <w:tc>
          <w:tcPr>
            <w:tcW w:w="7351" w:type="dxa"/>
          </w:tcPr>
          <w:p w14:paraId="33DFA313" w14:textId="77777777" w:rsidR="00D7124D" w:rsidRDefault="00D7124D" w:rsidP="008C6D07">
            <w:pPr>
              <w:rPr>
                <w:rFonts w:ascii="Calibri" w:hAnsi="Calibri" w:cs="Calibri"/>
                <w:lang w:val="en-US"/>
              </w:rPr>
            </w:pPr>
            <w:r w:rsidRPr="00AB6B6E">
              <w:rPr>
                <w:rFonts w:ascii="Calibri" w:hAnsi="Calibri" w:cs="Calibri"/>
                <w:lang w:val="en-US"/>
              </w:rPr>
              <w:t>The most important purpose</w:t>
            </w:r>
            <w:r>
              <w:rPr>
                <w:rFonts w:ascii="Calibri" w:hAnsi="Calibri" w:cs="Calibri"/>
                <w:lang w:val="en-US"/>
              </w:rPr>
              <w:t>, is to protect another.  Well, if you find that very difficult, then to protect yourself. And then it is a bonus if you don’t happen to get sick when you do your work. But if that is the goal, not to get sick at work ..! Yes, then I think “you are not indispensable”, because if people are indispensable, then you really have to do something about it. (interview 9)</w:t>
            </w:r>
          </w:p>
          <w:p w14:paraId="257FCFAB" w14:textId="77777777" w:rsidR="00D7124D" w:rsidRPr="00AB6B6E" w:rsidRDefault="00D7124D" w:rsidP="008C6D07">
            <w:pPr>
              <w:rPr>
                <w:rFonts w:ascii="Calibri" w:hAnsi="Calibri" w:cs="Calibri"/>
                <w:lang w:val="en-US"/>
              </w:rPr>
            </w:pPr>
          </w:p>
        </w:tc>
      </w:tr>
      <w:tr w:rsidR="00D7124D" w:rsidRPr="00FE568B" w14:paraId="368FEE76" w14:textId="77777777" w:rsidTr="008C6D07">
        <w:tc>
          <w:tcPr>
            <w:tcW w:w="1858" w:type="dxa"/>
            <w:vMerge/>
          </w:tcPr>
          <w:p w14:paraId="69DE671A" w14:textId="77777777" w:rsidR="00D7124D" w:rsidRPr="00AB6B6E" w:rsidRDefault="00D7124D" w:rsidP="008C6D07">
            <w:pPr>
              <w:rPr>
                <w:lang w:val="en-US"/>
              </w:rPr>
            </w:pPr>
          </w:p>
        </w:tc>
        <w:tc>
          <w:tcPr>
            <w:tcW w:w="7351" w:type="dxa"/>
          </w:tcPr>
          <w:p w14:paraId="142635C0" w14:textId="77777777" w:rsidR="00D7124D" w:rsidRDefault="00D7124D" w:rsidP="008C6D07">
            <w:pPr>
              <w:rPr>
                <w:lang w:val="en-US"/>
              </w:rPr>
            </w:pPr>
            <w:r w:rsidRPr="00705B0D">
              <w:rPr>
                <w:lang w:val="en-US"/>
              </w:rPr>
              <w:t>Uhm and it is a</w:t>
            </w:r>
            <w:r>
              <w:rPr>
                <w:lang w:val="en-US"/>
              </w:rPr>
              <w:t>lso done as kind of support, making up for the teacher shortage. I can imagine, but not sure, that teachers may have also had the feeling that it’s better to buy something with the money, buy teachers for it or train teachers for it instead of offering a vaccine. (interview 4)</w:t>
            </w:r>
          </w:p>
          <w:p w14:paraId="18E8D068" w14:textId="77777777" w:rsidR="00D7124D" w:rsidRPr="00705B0D" w:rsidRDefault="00D7124D" w:rsidP="008C6D07">
            <w:pPr>
              <w:rPr>
                <w:lang w:val="en-US"/>
              </w:rPr>
            </w:pPr>
          </w:p>
        </w:tc>
      </w:tr>
      <w:tr w:rsidR="00D7124D" w:rsidRPr="001222B0" w14:paraId="79FC85A0" w14:textId="77777777" w:rsidTr="008C6D07">
        <w:tc>
          <w:tcPr>
            <w:tcW w:w="1858" w:type="dxa"/>
            <w:vMerge w:val="restart"/>
          </w:tcPr>
          <w:p w14:paraId="4ABC060D" w14:textId="77777777" w:rsidR="00D7124D" w:rsidRPr="0030327D" w:rsidRDefault="00D7124D" w:rsidP="008C6D07">
            <w:r>
              <w:t>Effect of covid19</w:t>
            </w:r>
          </w:p>
        </w:tc>
        <w:tc>
          <w:tcPr>
            <w:tcW w:w="7351" w:type="dxa"/>
          </w:tcPr>
          <w:p w14:paraId="2A40EAC1" w14:textId="77777777" w:rsidR="00D7124D" w:rsidRDefault="00D7124D" w:rsidP="008C6D07">
            <w:pPr>
              <w:rPr>
                <w:lang w:val="en-US"/>
              </w:rPr>
            </w:pPr>
            <w:r w:rsidRPr="00906BD2">
              <w:rPr>
                <w:lang w:val="en-US"/>
              </w:rPr>
              <w:t>I think that it w</w:t>
            </w:r>
            <w:r>
              <w:rPr>
                <w:lang w:val="en-US"/>
              </w:rPr>
              <w:t>ill certainly play a role, yes! I can imagine that very well. That people think .. also parents who may not vaccinate their children now for all kinds of reasons, that they will do it now. But maybe not, you don’t know. There are also stories that people find [unintelligible] and danger and all.</w:t>
            </w:r>
          </w:p>
          <w:p w14:paraId="177AB346" w14:textId="77777777" w:rsidR="00D7124D" w:rsidRDefault="00D7124D" w:rsidP="008C6D07">
            <w:pPr>
              <w:rPr>
                <w:lang w:val="en-US"/>
              </w:rPr>
            </w:pPr>
            <w:r>
              <w:rPr>
                <w:lang w:val="en-US"/>
              </w:rPr>
              <w:t>For example, I could imagine now that in due to corona, that it is said “yes .. later”, I do not know if it’s true, but I can imagine something like that, that they say “it might be handy if you’re at least vaccinated for the flu, that if you get symptoms, well then you have .. then you know it is not the flu. (interview 2)</w:t>
            </w:r>
          </w:p>
          <w:p w14:paraId="593C5101" w14:textId="77777777" w:rsidR="00D7124D" w:rsidRPr="00906BD2" w:rsidRDefault="00D7124D" w:rsidP="008C6D07">
            <w:pPr>
              <w:rPr>
                <w:lang w:val="en-US"/>
              </w:rPr>
            </w:pPr>
          </w:p>
        </w:tc>
      </w:tr>
      <w:tr w:rsidR="00D7124D" w:rsidRPr="00906BD2" w14:paraId="4BD071A5" w14:textId="77777777" w:rsidTr="008C6D07">
        <w:tc>
          <w:tcPr>
            <w:tcW w:w="1858" w:type="dxa"/>
            <w:vMerge/>
          </w:tcPr>
          <w:p w14:paraId="679F4B66" w14:textId="77777777" w:rsidR="00D7124D" w:rsidRPr="00906BD2" w:rsidRDefault="00D7124D" w:rsidP="008C6D07">
            <w:pPr>
              <w:rPr>
                <w:lang w:val="en-US"/>
              </w:rPr>
            </w:pPr>
          </w:p>
        </w:tc>
        <w:tc>
          <w:tcPr>
            <w:tcW w:w="7351" w:type="dxa"/>
          </w:tcPr>
          <w:p w14:paraId="651C870E" w14:textId="77777777" w:rsidR="00D7124D" w:rsidRDefault="00D7124D" w:rsidP="008C6D07">
            <w:pPr>
              <w:rPr>
                <w:lang w:val="en-US"/>
              </w:rPr>
            </w:pPr>
            <w:r w:rsidRPr="00906BD2">
              <w:rPr>
                <w:lang w:val="en-US"/>
              </w:rPr>
              <w:t>Given what’s going on r</w:t>
            </w:r>
            <w:r>
              <w:rPr>
                <w:lang w:val="en-US"/>
              </w:rPr>
              <w:t>ight now .. I think the municipality health centre has something else on its mind, as do we. What we are looking for is a different vaccine rather than the annual flu vaccine.</w:t>
            </w:r>
          </w:p>
          <w:p w14:paraId="12761FB9" w14:textId="77777777" w:rsidR="00D7124D" w:rsidRDefault="00D7124D" w:rsidP="008C6D07">
            <w:pPr>
              <w:rPr>
                <w:lang w:val="en-US"/>
              </w:rPr>
            </w:pPr>
            <w:r>
              <w:rPr>
                <w:lang w:val="en-US"/>
              </w:rPr>
              <w:lastRenderedPageBreak/>
              <w:t>Look, we know that the flu vaccine doesn’t protect against corona, so I imagine you’re thinking “what do I get that shot for”. (interview 3)</w:t>
            </w:r>
          </w:p>
          <w:p w14:paraId="58ABA471" w14:textId="77777777" w:rsidR="00D7124D" w:rsidRPr="00906BD2" w:rsidRDefault="00D7124D" w:rsidP="008C6D07">
            <w:pPr>
              <w:rPr>
                <w:lang w:val="en-US"/>
              </w:rPr>
            </w:pPr>
          </w:p>
        </w:tc>
      </w:tr>
      <w:tr w:rsidR="00D7124D" w:rsidRPr="000505AD" w14:paraId="7558EA0C" w14:textId="77777777" w:rsidTr="008C6D07">
        <w:tc>
          <w:tcPr>
            <w:tcW w:w="1858" w:type="dxa"/>
            <w:vMerge/>
          </w:tcPr>
          <w:p w14:paraId="16A4A4AE" w14:textId="77777777" w:rsidR="00D7124D" w:rsidRPr="00906BD2" w:rsidRDefault="00D7124D" w:rsidP="008C6D07">
            <w:pPr>
              <w:rPr>
                <w:lang w:val="en-US"/>
              </w:rPr>
            </w:pPr>
          </w:p>
        </w:tc>
        <w:tc>
          <w:tcPr>
            <w:tcW w:w="7351" w:type="dxa"/>
          </w:tcPr>
          <w:p w14:paraId="454E639A" w14:textId="77777777" w:rsidR="00D7124D" w:rsidRDefault="00D7124D" w:rsidP="008C6D07">
            <w:pPr>
              <w:rPr>
                <w:lang w:val="en-US" w:eastAsia="nl-NL"/>
              </w:rPr>
            </w:pPr>
            <w:r w:rsidRPr="00906BD2">
              <w:rPr>
                <w:lang w:val="en-US" w:eastAsia="nl-NL"/>
              </w:rPr>
              <w:t>Yes, maybe people reali</w:t>
            </w:r>
            <w:r>
              <w:rPr>
                <w:lang w:val="en-US" w:eastAsia="nl-NL"/>
              </w:rPr>
              <w:t>ze that every person is still vulnerable and can get sick and they think, well let’s just do it, because then at least it will not be that. (interview 4)</w:t>
            </w:r>
          </w:p>
          <w:p w14:paraId="6B4FF438" w14:textId="77777777" w:rsidR="00D7124D" w:rsidRPr="00906BD2" w:rsidRDefault="00D7124D" w:rsidP="008C6D07">
            <w:pPr>
              <w:rPr>
                <w:lang w:val="en-US" w:eastAsia="nl-NL"/>
              </w:rPr>
            </w:pPr>
          </w:p>
        </w:tc>
      </w:tr>
      <w:tr w:rsidR="00D7124D" w:rsidRPr="00292188" w14:paraId="1C877FA7" w14:textId="77777777" w:rsidTr="008C6D07">
        <w:tc>
          <w:tcPr>
            <w:tcW w:w="1858" w:type="dxa"/>
            <w:vMerge/>
          </w:tcPr>
          <w:p w14:paraId="6F17C92A" w14:textId="77777777" w:rsidR="00D7124D" w:rsidRPr="00906BD2" w:rsidRDefault="00D7124D" w:rsidP="008C6D07">
            <w:pPr>
              <w:rPr>
                <w:lang w:val="en-US"/>
              </w:rPr>
            </w:pPr>
          </w:p>
        </w:tc>
        <w:tc>
          <w:tcPr>
            <w:tcW w:w="7351" w:type="dxa"/>
          </w:tcPr>
          <w:p w14:paraId="7E8D455E" w14:textId="77777777" w:rsidR="00D7124D" w:rsidRDefault="00D7124D" w:rsidP="008C6D07">
            <w:pPr>
              <w:rPr>
                <w:lang w:val="en-US" w:eastAsia="nl-NL"/>
              </w:rPr>
            </w:pPr>
            <w:r w:rsidRPr="00292188">
              <w:rPr>
                <w:lang w:val="en-US" w:eastAsia="nl-NL"/>
              </w:rPr>
              <w:t>Yes, I hope so! B</w:t>
            </w:r>
            <w:r>
              <w:rPr>
                <w:lang w:val="en-US" w:eastAsia="nl-NL"/>
              </w:rPr>
              <w:t>ecause you hear everyone about a vaccine for corona, and then I think “that’s great, go and get those other vaccines for your children too then! So yes, I think there is more awareness that such a vaccine is useful. (interview 6)</w:t>
            </w:r>
          </w:p>
          <w:p w14:paraId="0CAB23C2" w14:textId="77777777" w:rsidR="00D7124D" w:rsidRPr="00292188" w:rsidRDefault="00D7124D" w:rsidP="008C6D07">
            <w:pPr>
              <w:rPr>
                <w:lang w:val="en-US" w:eastAsia="nl-NL"/>
              </w:rPr>
            </w:pPr>
          </w:p>
        </w:tc>
      </w:tr>
      <w:tr w:rsidR="00D7124D" w:rsidRPr="00C620CB" w14:paraId="5555C72F" w14:textId="77777777" w:rsidTr="008C6D07">
        <w:tc>
          <w:tcPr>
            <w:tcW w:w="1858" w:type="dxa"/>
            <w:vMerge/>
          </w:tcPr>
          <w:p w14:paraId="1538E9A9" w14:textId="77777777" w:rsidR="00D7124D" w:rsidRPr="00292188" w:rsidRDefault="00D7124D" w:rsidP="008C6D07">
            <w:pPr>
              <w:rPr>
                <w:lang w:val="en-US"/>
              </w:rPr>
            </w:pPr>
          </w:p>
        </w:tc>
        <w:tc>
          <w:tcPr>
            <w:tcW w:w="7351" w:type="dxa"/>
          </w:tcPr>
          <w:p w14:paraId="4368B084" w14:textId="77777777" w:rsidR="00D7124D" w:rsidRDefault="00D7124D" w:rsidP="008C6D07">
            <w:pPr>
              <w:rPr>
                <w:lang w:val="en-US" w:eastAsia="nl-NL"/>
              </w:rPr>
            </w:pPr>
            <w:r w:rsidRPr="00C620CB">
              <w:rPr>
                <w:lang w:val="en-US" w:eastAsia="nl-NL"/>
              </w:rPr>
              <w:t>Yes, that is a n</w:t>
            </w:r>
            <w:r>
              <w:rPr>
                <w:lang w:val="en-US" w:eastAsia="nl-NL"/>
              </w:rPr>
              <w:t>ice actuality of course. If you can indeed demonstrate with research that vaccination for these types of influenza forms, that it really has an effect. Yes, then I think that, especially with what has now happened in mind, many people are quite open to doing that. (interview 7)</w:t>
            </w:r>
          </w:p>
          <w:p w14:paraId="224893AB" w14:textId="77777777" w:rsidR="00D7124D" w:rsidRPr="00C620CB" w:rsidRDefault="00D7124D" w:rsidP="008C6D07">
            <w:pPr>
              <w:rPr>
                <w:lang w:val="en-US" w:eastAsia="nl-NL"/>
              </w:rPr>
            </w:pPr>
          </w:p>
        </w:tc>
      </w:tr>
      <w:tr w:rsidR="00D7124D" w:rsidRPr="00174D51" w14:paraId="1A928A9A" w14:textId="77777777" w:rsidTr="008C6D07">
        <w:tc>
          <w:tcPr>
            <w:tcW w:w="1858" w:type="dxa"/>
            <w:vMerge/>
          </w:tcPr>
          <w:p w14:paraId="56C73B87" w14:textId="77777777" w:rsidR="00D7124D" w:rsidRPr="00C620CB" w:rsidRDefault="00D7124D" w:rsidP="008C6D07">
            <w:pPr>
              <w:rPr>
                <w:lang w:val="en-US"/>
              </w:rPr>
            </w:pPr>
          </w:p>
        </w:tc>
        <w:tc>
          <w:tcPr>
            <w:tcW w:w="7351" w:type="dxa"/>
          </w:tcPr>
          <w:p w14:paraId="344381A3" w14:textId="77777777" w:rsidR="00D7124D" w:rsidRDefault="00D7124D" w:rsidP="008C6D07">
            <w:pPr>
              <w:rPr>
                <w:lang w:val="en-US" w:eastAsia="nl-NL"/>
              </w:rPr>
            </w:pPr>
            <w:r w:rsidRPr="00174D51">
              <w:rPr>
                <w:lang w:val="en-US" w:eastAsia="nl-NL"/>
              </w:rPr>
              <w:t>Well, I think .. if t</w:t>
            </w:r>
            <w:r>
              <w:rPr>
                <w:lang w:val="en-US" w:eastAsia="nl-NL"/>
              </w:rPr>
              <w:t>hey are well informed, I think it should not make a difference. […] Well, because corona is of course very different from the flu virus. (interview 8)</w:t>
            </w:r>
          </w:p>
          <w:p w14:paraId="1CD10AA8" w14:textId="77777777" w:rsidR="00D7124D" w:rsidRPr="00174D51" w:rsidRDefault="00D7124D" w:rsidP="008C6D07">
            <w:pPr>
              <w:rPr>
                <w:lang w:val="en-US" w:eastAsia="nl-NL"/>
              </w:rPr>
            </w:pPr>
          </w:p>
        </w:tc>
      </w:tr>
      <w:tr w:rsidR="00D7124D" w:rsidRPr="00174D51" w14:paraId="53C8F18C" w14:textId="77777777" w:rsidTr="008C6D07">
        <w:tc>
          <w:tcPr>
            <w:tcW w:w="1858" w:type="dxa"/>
            <w:vMerge/>
          </w:tcPr>
          <w:p w14:paraId="02DBF8EF" w14:textId="77777777" w:rsidR="00D7124D" w:rsidRPr="00174D51" w:rsidRDefault="00D7124D" w:rsidP="008C6D07">
            <w:pPr>
              <w:rPr>
                <w:lang w:val="en-US"/>
              </w:rPr>
            </w:pPr>
          </w:p>
        </w:tc>
        <w:tc>
          <w:tcPr>
            <w:tcW w:w="7351" w:type="dxa"/>
          </w:tcPr>
          <w:p w14:paraId="4BE9AB23" w14:textId="77777777" w:rsidR="00D7124D" w:rsidRDefault="00D7124D" w:rsidP="008C6D07">
            <w:pPr>
              <w:rPr>
                <w:lang w:val="en-US" w:eastAsia="nl-NL"/>
              </w:rPr>
            </w:pPr>
            <w:r w:rsidRPr="00174D51">
              <w:rPr>
                <w:lang w:val="en-US" w:eastAsia="nl-NL"/>
              </w:rPr>
              <w:t>Well, I think .. you c</w:t>
            </w:r>
            <w:r>
              <w:rPr>
                <w:lang w:val="en-US" w:eastAsia="nl-NL"/>
              </w:rPr>
              <w:t>an, you often see it after a major outbreak, with H1N1 it was also true that many more people came to get a vaccination in the following year. You could explain that: at least we can think of corona when she gets a fever rather than think of influenza […]. But yes, you can never rule it out, so you should always investigate both.</w:t>
            </w:r>
          </w:p>
          <w:p w14:paraId="5E572E0A" w14:textId="77777777" w:rsidR="00D7124D" w:rsidRDefault="00D7124D" w:rsidP="008C6D07">
            <w:pPr>
              <w:rPr>
                <w:lang w:val="en-US" w:eastAsia="nl-NL"/>
              </w:rPr>
            </w:pPr>
            <w:r>
              <w:rPr>
                <w:lang w:val="en-US" w:eastAsia="nl-NL"/>
              </w:rPr>
              <w:t>I know, let’s put it this way, hopefully, at least that is what I think, after the corona period people will not dare come to work with a fever. Very pleasant. Because that always infects someone. That just .. you see it very often. One is coughing and five days later the next one is coughing. Then the next and before you know it the whole department has gone through it once. That is simply unpleasant. (interview 9)</w:t>
            </w:r>
          </w:p>
          <w:p w14:paraId="518E1BAF" w14:textId="77777777" w:rsidR="00D7124D" w:rsidRPr="00174D51" w:rsidRDefault="00D7124D" w:rsidP="008C6D07">
            <w:pPr>
              <w:rPr>
                <w:lang w:val="en-US" w:eastAsia="nl-NL"/>
              </w:rPr>
            </w:pPr>
          </w:p>
        </w:tc>
      </w:tr>
      <w:tr w:rsidR="00D7124D" w:rsidRPr="000505AD" w14:paraId="0797BDED" w14:textId="77777777" w:rsidTr="008C6D07">
        <w:tc>
          <w:tcPr>
            <w:tcW w:w="1858" w:type="dxa"/>
            <w:vMerge/>
          </w:tcPr>
          <w:p w14:paraId="5EE7740E" w14:textId="77777777" w:rsidR="00D7124D" w:rsidRPr="00174D51" w:rsidRDefault="00D7124D" w:rsidP="008C6D07">
            <w:pPr>
              <w:rPr>
                <w:lang w:val="en-US"/>
              </w:rPr>
            </w:pPr>
          </w:p>
        </w:tc>
        <w:tc>
          <w:tcPr>
            <w:tcW w:w="7351" w:type="dxa"/>
          </w:tcPr>
          <w:p w14:paraId="705C2203" w14:textId="77777777" w:rsidR="00D7124D" w:rsidRDefault="00D7124D" w:rsidP="008C6D07">
            <w:pPr>
              <w:rPr>
                <w:lang w:val="en-US" w:eastAsia="nl-NL"/>
              </w:rPr>
            </w:pPr>
            <w:r w:rsidRPr="00935C7C">
              <w:rPr>
                <w:lang w:val="en-US" w:eastAsia="nl-NL"/>
              </w:rPr>
              <w:t>Actually, you only see “</w:t>
            </w:r>
            <w:r>
              <w:rPr>
                <w:lang w:val="en-US" w:eastAsia="nl-NL"/>
              </w:rPr>
              <w:t>I don’t know what will be the effect”, not that they express a kind of expectation, because of course I have also asked whether they would consider it. (interview 10)</w:t>
            </w:r>
          </w:p>
          <w:p w14:paraId="1991C0A2" w14:textId="77777777" w:rsidR="00D7124D" w:rsidRPr="00935C7C" w:rsidRDefault="00D7124D" w:rsidP="008C6D07">
            <w:pPr>
              <w:rPr>
                <w:lang w:val="en-US" w:eastAsia="nl-NL"/>
              </w:rPr>
            </w:pPr>
          </w:p>
        </w:tc>
      </w:tr>
      <w:tr w:rsidR="00D7124D" w:rsidRPr="00804391" w14:paraId="71D39AFC" w14:textId="77777777" w:rsidTr="008C6D07">
        <w:tc>
          <w:tcPr>
            <w:tcW w:w="1858" w:type="dxa"/>
            <w:vMerge w:val="restart"/>
          </w:tcPr>
          <w:p w14:paraId="635DF3FA" w14:textId="77777777" w:rsidR="00D7124D" w:rsidRDefault="00D7124D" w:rsidP="008C6D07">
            <w:r>
              <w:t>Communication about flu shot</w:t>
            </w:r>
          </w:p>
        </w:tc>
        <w:tc>
          <w:tcPr>
            <w:tcW w:w="7351" w:type="dxa"/>
          </w:tcPr>
          <w:p w14:paraId="2665B795" w14:textId="77777777" w:rsidR="00D7124D" w:rsidRDefault="00D7124D" w:rsidP="008C6D07">
            <w:pPr>
              <w:rPr>
                <w:lang w:val="en-US"/>
              </w:rPr>
            </w:pPr>
            <w:r w:rsidRPr="00804391">
              <w:rPr>
                <w:lang w:val="en-US"/>
              </w:rPr>
              <w:t>But we also received a</w:t>
            </w:r>
            <w:r>
              <w:rPr>
                <w:lang w:val="en-US"/>
              </w:rPr>
              <w:t xml:space="preserve"> lot of phone calls afterwards, from teachers saying “yes, but I haven’t had it at all”. Because we communicated this via the schoolboards and asked them to forward it to their schools, and then [unintelligible] it also happened that a school principal thought it was nonsense and did not forward it at all. Yes .. </w:t>
            </w:r>
          </w:p>
          <w:p w14:paraId="274088FA" w14:textId="77777777" w:rsidR="00D7124D" w:rsidRPr="00804391" w:rsidRDefault="00D7124D" w:rsidP="008C6D07">
            <w:pPr>
              <w:rPr>
                <w:lang w:val="en-US"/>
              </w:rPr>
            </w:pPr>
            <w:r>
              <w:rPr>
                <w:lang w:val="en-US"/>
              </w:rPr>
              <w:t>But it is very contradictory that there are a lot of teachers .. or a lot, multiple teachers who called us afterwards like “yes, hoe zit dat nou”. Because they had read it in the newspaper, but received no oproep. Yes, then you had to say “yes I don’t know, it should have reached your principal, so I don’t know”. (interview 1)</w:t>
            </w:r>
          </w:p>
        </w:tc>
      </w:tr>
      <w:tr w:rsidR="00D7124D" w:rsidRPr="00804391" w14:paraId="1AD9BD56" w14:textId="77777777" w:rsidTr="008C6D07">
        <w:tc>
          <w:tcPr>
            <w:tcW w:w="1858" w:type="dxa"/>
            <w:vMerge/>
          </w:tcPr>
          <w:p w14:paraId="5DEDB047" w14:textId="77777777" w:rsidR="00D7124D" w:rsidRPr="00804391" w:rsidRDefault="00D7124D" w:rsidP="008C6D07">
            <w:pPr>
              <w:rPr>
                <w:lang w:val="en-US"/>
              </w:rPr>
            </w:pPr>
          </w:p>
        </w:tc>
        <w:tc>
          <w:tcPr>
            <w:tcW w:w="7351" w:type="dxa"/>
          </w:tcPr>
          <w:p w14:paraId="02908204" w14:textId="77777777" w:rsidR="00D7124D" w:rsidRDefault="00D7124D" w:rsidP="008C6D07">
            <w:pPr>
              <w:rPr>
                <w:lang w:val="en-US"/>
              </w:rPr>
            </w:pPr>
            <w:r w:rsidRPr="00804391">
              <w:rPr>
                <w:lang w:val="en-US"/>
              </w:rPr>
              <w:t>Afterwards we heard that m</w:t>
            </w:r>
            <w:r>
              <w:rPr>
                <w:lang w:val="en-US"/>
              </w:rPr>
              <w:t xml:space="preserve">any teachers have not received that letter at all. That it did not come through, with a schoolboard that is supposed to forward it to the school management, which then has to forward it to the teachers. So I </w:t>
            </w:r>
            <w:r>
              <w:rPr>
                <w:lang w:val="en-US"/>
              </w:rPr>
              <w:lastRenderedPageBreak/>
              <w:t>think, if I ever start with something, and we want to reach teachers. Then we will approach the schools directly, and not through a schoolboard. (interview 2)</w:t>
            </w:r>
          </w:p>
          <w:p w14:paraId="7CD88E58" w14:textId="77777777" w:rsidR="00D7124D" w:rsidRPr="00804391" w:rsidRDefault="00D7124D" w:rsidP="008C6D07">
            <w:pPr>
              <w:rPr>
                <w:lang w:val="en-US"/>
              </w:rPr>
            </w:pPr>
          </w:p>
        </w:tc>
      </w:tr>
      <w:tr w:rsidR="00D7124D" w:rsidRPr="00294BE8" w14:paraId="0CBBB555" w14:textId="77777777" w:rsidTr="008C6D07">
        <w:tc>
          <w:tcPr>
            <w:tcW w:w="1858" w:type="dxa"/>
            <w:vMerge w:val="restart"/>
          </w:tcPr>
          <w:p w14:paraId="2E413DEC" w14:textId="77777777" w:rsidR="00D7124D" w:rsidRPr="00CD79CC" w:rsidRDefault="00D7124D" w:rsidP="008C6D07">
            <w:pPr>
              <w:rPr>
                <w:lang w:val="en-US"/>
              </w:rPr>
            </w:pPr>
            <w:r w:rsidRPr="00CD79CC">
              <w:rPr>
                <w:lang w:val="en-US"/>
              </w:rPr>
              <w:lastRenderedPageBreak/>
              <w:t>No attention / interest in e</w:t>
            </w:r>
            <w:r>
              <w:rPr>
                <w:lang w:val="en-US"/>
              </w:rPr>
              <w:t>ducation for flu shot</w:t>
            </w:r>
          </w:p>
        </w:tc>
        <w:tc>
          <w:tcPr>
            <w:tcW w:w="7351" w:type="dxa"/>
          </w:tcPr>
          <w:p w14:paraId="17F14A9F" w14:textId="77777777" w:rsidR="00D7124D" w:rsidRDefault="00D7124D" w:rsidP="008C6D07">
            <w:pPr>
              <w:rPr>
                <w:lang w:val="en-US"/>
              </w:rPr>
            </w:pPr>
            <w:r w:rsidRPr="00294BE8">
              <w:rPr>
                <w:lang w:val="en-US"/>
              </w:rPr>
              <w:t>Yes, it’s a shame that if it’s offered t</w:t>
            </w:r>
            <w:r>
              <w:rPr>
                <w:lang w:val="en-US"/>
              </w:rPr>
              <w:t>o you … it is already offered when you’re older than 60, so you don’t even have to be unhealthy, but people .. “no, because I am never sick”, “yes ..” “no, I’m never ill so I don’t have to” “but you’re over 60” “no but I never get ill”. Yes well, then I thing, should you then explain again what the disadvantages are if they do get ill … they are not impressed, they never hear about it. For example, about corona people already say “you know anyone who has had corona, I don’t know anyone”. A lot of people that say and think “what are we talking about”. And that’s already true for corona, let alone … while that has even been on television, that people can get in need of intubation. That’s possible with influenza too! But that .. you never get to see that on television so … people don’t think about that at all. (interview 9)</w:t>
            </w:r>
          </w:p>
          <w:p w14:paraId="1EC87EF8" w14:textId="77777777" w:rsidR="00D7124D" w:rsidRPr="00294BE8" w:rsidRDefault="00D7124D" w:rsidP="008C6D07">
            <w:pPr>
              <w:rPr>
                <w:lang w:val="en-US"/>
              </w:rPr>
            </w:pPr>
          </w:p>
        </w:tc>
      </w:tr>
      <w:tr w:rsidR="00D7124D" w:rsidRPr="001222B0" w14:paraId="127BF959" w14:textId="77777777" w:rsidTr="008C6D07">
        <w:tc>
          <w:tcPr>
            <w:tcW w:w="1858" w:type="dxa"/>
            <w:vMerge/>
          </w:tcPr>
          <w:p w14:paraId="18282B10" w14:textId="77777777" w:rsidR="00D7124D" w:rsidRPr="00CD79CC" w:rsidRDefault="00D7124D" w:rsidP="008C6D07">
            <w:pPr>
              <w:rPr>
                <w:lang w:val="en-US"/>
              </w:rPr>
            </w:pPr>
          </w:p>
        </w:tc>
        <w:tc>
          <w:tcPr>
            <w:tcW w:w="7351" w:type="dxa"/>
          </w:tcPr>
          <w:p w14:paraId="5808CC98" w14:textId="77777777" w:rsidR="00D7124D" w:rsidRDefault="00D7124D" w:rsidP="008C6D07">
            <w:pPr>
              <w:rPr>
                <w:lang w:val="en-US"/>
              </w:rPr>
            </w:pPr>
            <w:r w:rsidRPr="00294BE8">
              <w:rPr>
                <w:lang w:val="en-US"/>
              </w:rPr>
              <w:t>No, there is actually n</w:t>
            </w:r>
            <w:r>
              <w:rPr>
                <w:lang w:val="en-US"/>
              </w:rPr>
              <w:t>o attention for it in the educational field around me. (interview 7)</w:t>
            </w:r>
          </w:p>
          <w:p w14:paraId="649DBD81" w14:textId="77777777" w:rsidR="00D7124D" w:rsidRPr="00294BE8" w:rsidRDefault="00D7124D" w:rsidP="008C6D07">
            <w:pPr>
              <w:rPr>
                <w:lang w:val="en-US"/>
              </w:rPr>
            </w:pPr>
          </w:p>
        </w:tc>
      </w:tr>
      <w:tr w:rsidR="00D7124D" w:rsidRPr="00294BE8" w14:paraId="5BD29154" w14:textId="77777777" w:rsidTr="008C6D07">
        <w:tc>
          <w:tcPr>
            <w:tcW w:w="1858" w:type="dxa"/>
            <w:vMerge w:val="restart"/>
          </w:tcPr>
          <w:p w14:paraId="39198BFF" w14:textId="77777777" w:rsidR="00D7124D" w:rsidRPr="00CD79CC" w:rsidRDefault="00D7124D" w:rsidP="008C6D07">
            <w:pPr>
              <w:rPr>
                <w:lang w:val="en-US"/>
              </w:rPr>
            </w:pPr>
            <w:r>
              <w:rPr>
                <w:lang w:val="en-US"/>
              </w:rPr>
              <w:t>Target group / teachers as risk group</w:t>
            </w:r>
          </w:p>
        </w:tc>
        <w:tc>
          <w:tcPr>
            <w:tcW w:w="7351" w:type="dxa"/>
          </w:tcPr>
          <w:p w14:paraId="241C861D" w14:textId="77777777" w:rsidR="00D7124D" w:rsidRDefault="00D7124D" w:rsidP="008C6D07">
            <w:pPr>
              <w:rPr>
                <w:lang w:val="en-US"/>
              </w:rPr>
            </w:pPr>
            <w:r w:rsidRPr="00294BE8">
              <w:rPr>
                <w:lang w:val="en-US"/>
              </w:rPr>
              <w:t>Yes, and it’s not o</w:t>
            </w:r>
            <w:r>
              <w:rPr>
                <w:lang w:val="en-US"/>
              </w:rPr>
              <w:t>nly the teachers. We’ve said school staff, so also the concierge and .. they can come too. (interview 3)</w:t>
            </w:r>
          </w:p>
          <w:p w14:paraId="7551BD28" w14:textId="77777777" w:rsidR="00D7124D" w:rsidRPr="00294BE8" w:rsidRDefault="00D7124D" w:rsidP="008C6D07">
            <w:pPr>
              <w:rPr>
                <w:lang w:val="en-US"/>
              </w:rPr>
            </w:pPr>
          </w:p>
        </w:tc>
      </w:tr>
      <w:tr w:rsidR="00D7124D" w:rsidRPr="00A726BD" w14:paraId="107057EE" w14:textId="77777777" w:rsidTr="008C6D07">
        <w:tc>
          <w:tcPr>
            <w:tcW w:w="1858" w:type="dxa"/>
            <w:vMerge/>
          </w:tcPr>
          <w:p w14:paraId="381E2FA3" w14:textId="77777777" w:rsidR="00D7124D" w:rsidRDefault="00D7124D" w:rsidP="008C6D07">
            <w:pPr>
              <w:rPr>
                <w:lang w:val="en-US"/>
              </w:rPr>
            </w:pPr>
          </w:p>
        </w:tc>
        <w:tc>
          <w:tcPr>
            <w:tcW w:w="7351" w:type="dxa"/>
          </w:tcPr>
          <w:p w14:paraId="79165E2C" w14:textId="77777777" w:rsidR="00D7124D" w:rsidRDefault="00D7124D" w:rsidP="008C6D07">
            <w:pPr>
              <w:rPr>
                <w:lang w:val="en-US" w:eastAsia="nl-NL"/>
              </w:rPr>
            </w:pPr>
            <w:r w:rsidRPr="00294BE8">
              <w:rPr>
                <w:lang w:val="en-US" w:eastAsia="nl-NL"/>
              </w:rPr>
              <w:t>I wonder .. maybe because they</w:t>
            </w:r>
            <w:r>
              <w:rPr>
                <w:lang w:val="en-US" w:eastAsia="nl-NL"/>
              </w:rPr>
              <w:t xml:space="preserve"> work with younger children who touch each other more often. It also depends on how the ventilation in the classes is of course. It’s all mechanically controlled nowadays, well I’m not an expert. Well yes, I’m not sure whether it is higher. (interview 9)</w:t>
            </w:r>
          </w:p>
          <w:p w14:paraId="6A27B5A5" w14:textId="77777777" w:rsidR="00D7124D" w:rsidRPr="00294BE8" w:rsidRDefault="00D7124D" w:rsidP="008C6D07">
            <w:pPr>
              <w:rPr>
                <w:lang w:val="en-US"/>
              </w:rPr>
            </w:pPr>
          </w:p>
        </w:tc>
      </w:tr>
      <w:tr w:rsidR="00D7124D" w:rsidRPr="001B3E5E" w14:paraId="118953A1" w14:textId="77777777" w:rsidTr="008C6D07">
        <w:tc>
          <w:tcPr>
            <w:tcW w:w="1858" w:type="dxa"/>
            <w:vMerge/>
          </w:tcPr>
          <w:p w14:paraId="40EA08E6" w14:textId="77777777" w:rsidR="00D7124D" w:rsidRDefault="00D7124D" w:rsidP="008C6D07">
            <w:pPr>
              <w:rPr>
                <w:lang w:val="en-US"/>
              </w:rPr>
            </w:pPr>
          </w:p>
        </w:tc>
        <w:tc>
          <w:tcPr>
            <w:tcW w:w="7351" w:type="dxa"/>
          </w:tcPr>
          <w:p w14:paraId="6D64254F" w14:textId="77777777" w:rsidR="00D7124D" w:rsidRDefault="00D7124D" w:rsidP="008C6D07">
            <w:pPr>
              <w:rPr>
                <w:lang w:val="en-US" w:eastAsia="nl-NL"/>
              </w:rPr>
            </w:pPr>
            <w:r w:rsidRPr="001B3E5E">
              <w:rPr>
                <w:lang w:val="en-US" w:eastAsia="nl-NL"/>
              </w:rPr>
              <w:t>Yes, i</w:t>
            </w:r>
            <w:r>
              <w:rPr>
                <w:lang w:val="en-US" w:eastAsia="nl-NL"/>
              </w:rPr>
              <w:t>f it has to do with children, if that’s the underlying idea, then I think you would come across all forms of education where you have intensive contact with children. But then I am also thinking of childcare, for example, and before school. So toddlers, little toddlers, babies. So those target groups I think of in first instance, and if it turns out to be relevant to add secondary school or vocational education, you should definitely do that too. Only yes of course, how relevant it is I cannot estimate properly. I find that difficult. (interview 7)</w:t>
            </w:r>
          </w:p>
          <w:p w14:paraId="35F84C06" w14:textId="77777777" w:rsidR="00D7124D" w:rsidRPr="001B3E5E" w:rsidRDefault="00D7124D" w:rsidP="008C6D07">
            <w:pPr>
              <w:rPr>
                <w:lang w:val="en-US" w:eastAsia="nl-NL"/>
              </w:rPr>
            </w:pPr>
          </w:p>
        </w:tc>
      </w:tr>
      <w:tr w:rsidR="00D7124D" w:rsidRPr="001B3E5E" w14:paraId="4A403874" w14:textId="77777777" w:rsidTr="008C6D07">
        <w:tc>
          <w:tcPr>
            <w:tcW w:w="1858" w:type="dxa"/>
            <w:vMerge/>
          </w:tcPr>
          <w:p w14:paraId="5C5A0BF9" w14:textId="77777777" w:rsidR="00D7124D" w:rsidRPr="001B3E5E" w:rsidRDefault="00D7124D" w:rsidP="008C6D07">
            <w:pPr>
              <w:rPr>
                <w:lang w:val="en-US"/>
              </w:rPr>
            </w:pPr>
          </w:p>
        </w:tc>
        <w:tc>
          <w:tcPr>
            <w:tcW w:w="7351" w:type="dxa"/>
          </w:tcPr>
          <w:p w14:paraId="058A2A0D" w14:textId="77777777" w:rsidR="00D7124D" w:rsidRDefault="00D7124D" w:rsidP="008C6D07">
            <w:pPr>
              <w:rPr>
                <w:lang w:val="en-US" w:eastAsia="nl-NL"/>
              </w:rPr>
            </w:pPr>
            <w:r w:rsidRPr="001B3E5E">
              <w:rPr>
                <w:lang w:val="en-US" w:eastAsia="nl-NL"/>
              </w:rPr>
              <w:t>Well I would offer i</w:t>
            </w:r>
            <w:r>
              <w:rPr>
                <w:lang w:val="en-US" w:eastAsia="nl-NL"/>
              </w:rPr>
              <w:t>t for all school types. Because also for regular education it would be nice if teachers don’t get ill. In any case it is nice if they do not get ill, as the educational sector has often troubles with shortages. It would be good if it could be offered broadly, but I think the advantages will differ per branch. [unintelligible] For one it is the absenteeism and for the other the much smaller risk of infection. (interview 6)</w:t>
            </w:r>
          </w:p>
          <w:p w14:paraId="207BD8FD" w14:textId="77777777" w:rsidR="00D7124D" w:rsidRPr="001B3E5E" w:rsidRDefault="00D7124D" w:rsidP="008C6D07">
            <w:pPr>
              <w:rPr>
                <w:lang w:val="en-US" w:eastAsia="nl-NL"/>
              </w:rPr>
            </w:pPr>
          </w:p>
        </w:tc>
      </w:tr>
      <w:tr w:rsidR="00D7124D" w:rsidRPr="001B3E5E" w14:paraId="4B2A5236" w14:textId="77777777" w:rsidTr="008C6D07">
        <w:tc>
          <w:tcPr>
            <w:tcW w:w="1858" w:type="dxa"/>
            <w:vMerge/>
          </w:tcPr>
          <w:p w14:paraId="1CC28C1D" w14:textId="77777777" w:rsidR="00D7124D" w:rsidRPr="001B3E5E" w:rsidRDefault="00D7124D" w:rsidP="008C6D07">
            <w:pPr>
              <w:rPr>
                <w:lang w:val="en-US"/>
              </w:rPr>
            </w:pPr>
          </w:p>
        </w:tc>
        <w:tc>
          <w:tcPr>
            <w:tcW w:w="7351" w:type="dxa"/>
          </w:tcPr>
          <w:p w14:paraId="6E86036F" w14:textId="77777777" w:rsidR="00D7124D" w:rsidRDefault="00D7124D" w:rsidP="008C6D07">
            <w:pPr>
              <w:rPr>
                <w:lang w:val="en-US" w:eastAsia="nl-NL"/>
              </w:rPr>
            </w:pPr>
            <w:r w:rsidRPr="001B3E5E">
              <w:rPr>
                <w:lang w:val="en-US" w:eastAsia="nl-NL"/>
              </w:rPr>
              <w:t>Hm .. no because look, small</w:t>
            </w:r>
            <w:r>
              <w:rPr>
                <w:lang w:val="en-US" w:eastAsia="nl-NL"/>
              </w:rPr>
              <w:t xml:space="preserve"> children who .. are known to take the influenza virus from home to school, because those children play with each other, which .. yes, so you start with the lower classes … the lowest classes actually, the classes, nurseries. And then yes, eventually you will end with, if it turns out to be popular, you end with the secondary schools and those will have little less need I think, but then .. then you can offer it. (interview 9)</w:t>
            </w:r>
          </w:p>
          <w:p w14:paraId="263E9D6E" w14:textId="77777777" w:rsidR="00D7124D" w:rsidRPr="001B3E5E" w:rsidRDefault="00D7124D" w:rsidP="008C6D07">
            <w:pPr>
              <w:rPr>
                <w:lang w:val="en-US" w:eastAsia="nl-NL"/>
              </w:rPr>
            </w:pPr>
          </w:p>
        </w:tc>
      </w:tr>
      <w:tr w:rsidR="00D7124D" w:rsidRPr="008D7009" w14:paraId="28A2D912" w14:textId="77777777" w:rsidTr="008C6D07">
        <w:tc>
          <w:tcPr>
            <w:tcW w:w="1858" w:type="dxa"/>
            <w:vMerge w:val="restart"/>
          </w:tcPr>
          <w:p w14:paraId="31A0C5DF" w14:textId="77777777" w:rsidR="00D7124D" w:rsidRPr="00767574" w:rsidRDefault="00D7124D" w:rsidP="008C6D07">
            <w:r>
              <w:rPr>
                <w:lang w:val="en-US"/>
              </w:rPr>
              <w:t>Vaccination coverage</w:t>
            </w:r>
          </w:p>
        </w:tc>
        <w:tc>
          <w:tcPr>
            <w:tcW w:w="7351" w:type="dxa"/>
          </w:tcPr>
          <w:p w14:paraId="7FD3D732" w14:textId="77777777" w:rsidR="00D7124D" w:rsidRDefault="00D7124D" w:rsidP="008C6D07">
            <w:pPr>
              <w:rPr>
                <w:lang w:val="en-US" w:eastAsia="nl-NL"/>
              </w:rPr>
            </w:pPr>
            <w:r w:rsidRPr="008D7009">
              <w:rPr>
                <w:lang w:val="en-US" w:eastAsia="nl-NL"/>
              </w:rPr>
              <w:t xml:space="preserve">And we have, I </w:t>
            </w:r>
            <w:r>
              <w:rPr>
                <w:lang w:val="en-US" w:eastAsia="nl-NL"/>
              </w:rPr>
              <w:t xml:space="preserve">see here, that we expected that … we called 9000 teachers and that a maximum of 1000 people would show up. That turned out to be much </w:t>
            </w:r>
            <w:r>
              <w:rPr>
                <w:lang w:val="en-US" w:eastAsia="nl-NL"/>
              </w:rPr>
              <w:lastRenderedPageBreak/>
              <w:t>less and in the end 211 teachers came. And 9970 were called up, so we had a turnout of 2.1%. Joehoe! And we organized three evenings in 2018. (interview 1)</w:t>
            </w:r>
          </w:p>
          <w:p w14:paraId="7CF39B89" w14:textId="77777777" w:rsidR="00D7124D" w:rsidRPr="008D7009" w:rsidRDefault="00D7124D" w:rsidP="008C6D07">
            <w:pPr>
              <w:rPr>
                <w:lang w:val="en-US" w:eastAsia="nl-NL"/>
              </w:rPr>
            </w:pPr>
          </w:p>
        </w:tc>
      </w:tr>
      <w:tr w:rsidR="00D7124D" w:rsidRPr="008D7009" w14:paraId="4247DD85" w14:textId="77777777" w:rsidTr="008C6D07">
        <w:tc>
          <w:tcPr>
            <w:tcW w:w="1858" w:type="dxa"/>
            <w:vMerge/>
          </w:tcPr>
          <w:p w14:paraId="0A6E5C96" w14:textId="77777777" w:rsidR="00D7124D" w:rsidRDefault="00D7124D" w:rsidP="008C6D07">
            <w:pPr>
              <w:rPr>
                <w:lang w:val="en-US"/>
              </w:rPr>
            </w:pPr>
          </w:p>
        </w:tc>
        <w:tc>
          <w:tcPr>
            <w:tcW w:w="7351" w:type="dxa"/>
          </w:tcPr>
          <w:p w14:paraId="46E2A030" w14:textId="77777777" w:rsidR="00D7124D" w:rsidRDefault="00D7124D" w:rsidP="008C6D07">
            <w:pPr>
              <w:rPr>
                <w:lang w:val="en-US" w:eastAsia="nl-NL"/>
              </w:rPr>
            </w:pPr>
            <w:r w:rsidRPr="008D7009">
              <w:rPr>
                <w:lang w:val="en-US" w:eastAsia="nl-NL"/>
              </w:rPr>
              <w:t>And the first year w</w:t>
            </w:r>
            <w:r>
              <w:rPr>
                <w:lang w:val="en-US" w:eastAsia="nl-NL"/>
              </w:rPr>
              <w:t>e had … where do I have those numbers of last year .. there we estimated what percentage will we vaccinate .. because we also give the employees of the municipal health centre the opportunity to get vaccinated, so we act as (and with “we” I mean the department of infectious diseases) as a sort of occupational health service. Like if you want to get vaccinated or you actually should attend the general practitioner but you don’t have time, you can come to us. And we looked what percentage is vaccinated at the municipal health centre. Well that we have .. we have applied that calculation to the teachers and ordered so many vaccines. (interview 2)</w:t>
            </w:r>
          </w:p>
          <w:p w14:paraId="7F282607" w14:textId="77777777" w:rsidR="00D7124D" w:rsidRPr="008D7009" w:rsidRDefault="00D7124D" w:rsidP="008C6D07">
            <w:pPr>
              <w:rPr>
                <w:lang w:val="en-US" w:eastAsia="nl-NL"/>
              </w:rPr>
            </w:pPr>
          </w:p>
        </w:tc>
      </w:tr>
      <w:tr w:rsidR="00D7124D" w:rsidRPr="00DE5EB4" w14:paraId="3A9FDE49" w14:textId="77777777" w:rsidTr="008C6D07">
        <w:tc>
          <w:tcPr>
            <w:tcW w:w="1858" w:type="dxa"/>
            <w:vMerge/>
          </w:tcPr>
          <w:p w14:paraId="5A09FE46" w14:textId="77777777" w:rsidR="00D7124D" w:rsidRPr="008D7009" w:rsidRDefault="00D7124D" w:rsidP="008C6D07">
            <w:pPr>
              <w:rPr>
                <w:lang w:val="en-US"/>
              </w:rPr>
            </w:pPr>
          </w:p>
        </w:tc>
        <w:tc>
          <w:tcPr>
            <w:tcW w:w="7351" w:type="dxa"/>
          </w:tcPr>
          <w:p w14:paraId="4C6C9DCB" w14:textId="77777777" w:rsidR="00D7124D" w:rsidRDefault="00D7124D" w:rsidP="008C6D07">
            <w:pPr>
              <w:rPr>
                <w:lang w:val="en-US" w:eastAsia="nl-NL"/>
              </w:rPr>
            </w:pPr>
            <w:r>
              <w:rPr>
                <w:lang w:val="en-US" w:eastAsia="nl-NL"/>
              </w:rPr>
              <w:t xml:space="preserve">But yes, if you look at the proportion, then it really is only a small percentage that shows up. And that can .. I don’t know who came of course .. that can also be the older teachers. No idea what’s behind it all. (interview 3) </w:t>
            </w:r>
          </w:p>
          <w:p w14:paraId="7DEE50D4" w14:textId="77777777" w:rsidR="00D7124D" w:rsidRPr="001F2EEF" w:rsidRDefault="00D7124D" w:rsidP="008C6D07">
            <w:pPr>
              <w:rPr>
                <w:lang w:val="en-US" w:eastAsia="nl-NL"/>
              </w:rPr>
            </w:pPr>
          </w:p>
        </w:tc>
      </w:tr>
      <w:tr w:rsidR="00D7124D" w:rsidRPr="000505AD" w14:paraId="70A0B510" w14:textId="77777777" w:rsidTr="008C6D07">
        <w:tc>
          <w:tcPr>
            <w:tcW w:w="1858" w:type="dxa"/>
            <w:vMerge/>
          </w:tcPr>
          <w:p w14:paraId="221F675F" w14:textId="77777777" w:rsidR="00D7124D" w:rsidRDefault="00D7124D" w:rsidP="008C6D07">
            <w:pPr>
              <w:rPr>
                <w:lang w:val="en-US"/>
              </w:rPr>
            </w:pPr>
          </w:p>
        </w:tc>
        <w:tc>
          <w:tcPr>
            <w:tcW w:w="7351" w:type="dxa"/>
          </w:tcPr>
          <w:p w14:paraId="29CD5A9D" w14:textId="77777777" w:rsidR="00D7124D" w:rsidRDefault="00D7124D" w:rsidP="008C6D07">
            <w:pPr>
              <w:rPr>
                <w:lang w:val="en-US" w:eastAsia="nl-NL"/>
              </w:rPr>
            </w:pPr>
            <w:r w:rsidRPr="008D7009">
              <w:rPr>
                <w:lang w:val="en-US" w:eastAsia="nl-NL"/>
              </w:rPr>
              <w:t>But medically there was n</w:t>
            </w:r>
            <w:r>
              <w:rPr>
                <w:lang w:val="en-US" w:eastAsia="nl-NL"/>
              </w:rPr>
              <w:t>o necessity, so I don’t think it’s interesting at all from an ethical point of view. (interview 1)</w:t>
            </w:r>
          </w:p>
          <w:p w14:paraId="461A0E3B" w14:textId="77777777" w:rsidR="00D7124D" w:rsidRPr="008D7009" w:rsidRDefault="00D7124D" w:rsidP="008C6D07">
            <w:pPr>
              <w:rPr>
                <w:lang w:val="en-US" w:eastAsia="nl-NL"/>
              </w:rPr>
            </w:pPr>
          </w:p>
        </w:tc>
      </w:tr>
      <w:tr w:rsidR="00D7124D" w:rsidRPr="00A726BD" w14:paraId="031E2413" w14:textId="77777777" w:rsidTr="008C6D07">
        <w:tc>
          <w:tcPr>
            <w:tcW w:w="1858" w:type="dxa"/>
            <w:vMerge/>
          </w:tcPr>
          <w:p w14:paraId="604F1987" w14:textId="77777777" w:rsidR="00D7124D" w:rsidRDefault="00D7124D" w:rsidP="008C6D07">
            <w:pPr>
              <w:rPr>
                <w:lang w:val="en-US"/>
              </w:rPr>
            </w:pPr>
          </w:p>
        </w:tc>
        <w:tc>
          <w:tcPr>
            <w:tcW w:w="7351" w:type="dxa"/>
          </w:tcPr>
          <w:p w14:paraId="55932D7A" w14:textId="77777777" w:rsidR="00D7124D" w:rsidRDefault="00D7124D" w:rsidP="008C6D07">
            <w:pPr>
              <w:rPr>
                <w:lang w:val="en-US" w:eastAsia="nl-NL"/>
              </w:rPr>
            </w:pPr>
            <w:r w:rsidRPr="008D7009">
              <w:rPr>
                <w:lang w:val="en-US" w:eastAsia="nl-NL"/>
              </w:rPr>
              <w:t xml:space="preserve">it </w:t>
            </w:r>
            <w:r>
              <w:rPr>
                <w:lang w:val="en-US" w:eastAsia="nl-NL"/>
              </w:rPr>
              <w:t>a</w:t>
            </w:r>
            <w:r w:rsidRPr="008D7009">
              <w:rPr>
                <w:lang w:val="en-US" w:eastAsia="nl-NL"/>
              </w:rPr>
              <w:t>lso took a l</w:t>
            </w:r>
            <w:r>
              <w:rPr>
                <w:lang w:val="en-US" w:eastAsia="nl-NL"/>
              </w:rPr>
              <w:t>ot of effort (interview 5)</w:t>
            </w:r>
          </w:p>
          <w:p w14:paraId="0A448E92" w14:textId="77777777" w:rsidR="00D7124D" w:rsidRPr="008D7009" w:rsidRDefault="00D7124D" w:rsidP="008C6D07">
            <w:pPr>
              <w:rPr>
                <w:lang w:val="en-US" w:eastAsia="nl-NL"/>
              </w:rPr>
            </w:pPr>
          </w:p>
        </w:tc>
      </w:tr>
      <w:tr w:rsidR="00D7124D" w:rsidRPr="000505AD" w14:paraId="0AFA3F08" w14:textId="77777777" w:rsidTr="008C6D07">
        <w:tc>
          <w:tcPr>
            <w:tcW w:w="1858" w:type="dxa"/>
            <w:vMerge/>
          </w:tcPr>
          <w:p w14:paraId="365AA6BF" w14:textId="77777777" w:rsidR="00D7124D" w:rsidRPr="008D7009" w:rsidRDefault="00D7124D" w:rsidP="008C6D07">
            <w:pPr>
              <w:rPr>
                <w:lang w:val="en-US"/>
              </w:rPr>
            </w:pPr>
          </w:p>
        </w:tc>
        <w:tc>
          <w:tcPr>
            <w:tcW w:w="7351" w:type="dxa"/>
          </w:tcPr>
          <w:p w14:paraId="4EBBCFEB" w14:textId="77777777" w:rsidR="00D7124D" w:rsidRDefault="00D7124D" w:rsidP="008C6D07">
            <w:pPr>
              <w:rPr>
                <w:lang w:val="en-US" w:eastAsia="nl-NL"/>
              </w:rPr>
            </w:pPr>
            <w:r>
              <w:rPr>
                <w:lang w:val="en-US" w:eastAsia="nl-NL"/>
              </w:rPr>
              <w:t>Well it could be .. so those people who visit their general practitioner will not come anyway. I think a maximum of 7 percent. (interview 9)</w:t>
            </w:r>
          </w:p>
          <w:p w14:paraId="162455BF" w14:textId="77777777" w:rsidR="00D7124D" w:rsidRPr="00E925E0" w:rsidRDefault="00D7124D" w:rsidP="008C6D07">
            <w:pPr>
              <w:rPr>
                <w:lang w:val="en-US" w:eastAsia="nl-NL"/>
              </w:rPr>
            </w:pPr>
          </w:p>
        </w:tc>
      </w:tr>
      <w:tr w:rsidR="00D7124D" w:rsidRPr="00530634" w14:paraId="3F33EB1B" w14:textId="77777777" w:rsidTr="008C6D07">
        <w:tc>
          <w:tcPr>
            <w:tcW w:w="1858" w:type="dxa"/>
            <w:vMerge/>
          </w:tcPr>
          <w:p w14:paraId="3D50C3B0" w14:textId="77777777" w:rsidR="00D7124D" w:rsidRDefault="00D7124D" w:rsidP="008C6D07">
            <w:pPr>
              <w:rPr>
                <w:lang w:val="en-US"/>
              </w:rPr>
            </w:pPr>
          </w:p>
        </w:tc>
        <w:tc>
          <w:tcPr>
            <w:tcW w:w="7351" w:type="dxa"/>
          </w:tcPr>
          <w:p w14:paraId="5E70101A" w14:textId="77777777" w:rsidR="00D7124D" w:rsidRDefault="00D7124D" w:rsidP="008C6D07">
            <w:pPr>
              <w:rPr>
                <w:lang w:val="en-US" w:eastAsia="nl-NL"/>
              </w:rPr>
            </w:pPr>
            <w:r w:rsidRPr="00530634">
              <w:rPr>
                <w:lang w:val="en-US" w:eastAsia="nl-NL"/>
              </w:rPr>
              <w:t xml:space="preserve">I know it differs </w:t>
            </w:r>
            <w:r>
              <w:rPr>
                <w:lang w:val="en-US" w:eastAsia="nl-NL"/>
              </w:rPr>
              <w:t>a lot per school type, because those schools that I just mentioned where really sick children go, I think the willingness would be much higher there. But I think that at a regular primary school you will at least reach half, but whether that is 70 or 90 percent… (interview 6)</w:t>
            </w:r>
          </w:p>
          <w:p w14:paraId="0C269522" w14:textId="77777777" w:rsidR="00D7124D" w:rsidRPr="00530634" w:rsidRDefault="00D7124D" w:rsidP="008C6D07">
            <w:pPr>
              <w:rPr>
                <w:lang w:val="en-US" w:eastAsia="nl-NL"/>
              </w:rPr>
            </w:pPr>
          </w:p>
        </w:tc>
      </w:tr>
      <w:tr w:rsidR="00D7124D" w:rsidRPr="000505AD" w14:paraId="6A0E9A49" w14:textId="77777777" w:rsidTr="008C6D07">
        <w:tc>
          <w:tcPr>
            <w:tcW w:w="1858" w:type="dxa"/>
            <w:vMerge w:val="restart"/>
          </w:tcPr>
          <w:p w14:paraId="45CF35A9" w14:textId="77777777" w:rsidR="00D7124D" w:rsidRDefault="00D7124D" w:rsidP="008C6D07">
            <w:pPr>
              <w:rPr>
                <w:lang w:val="en-US"/>
              </w:rPr>
            </w:pPr>
            <w:r>
              <w:rPr>
                <w:lang w:val="en-US"/>
              </w:rPr>
              <w:t>Privacy</w:t>
            </w:r>
          </w:p>
        </w:tc>
        <w:tc>
          <w:tcPr>
            <w:tcW w:w="7351" w:type="dxa"/>
          </w:tcPr>
          <w:p w14:paraId="394A7FD8" w14:textId="77777777" w:rsidR="00D7124D" w:rsidRDefault="00D7124D" w:rsidP="008C6D07">
            <w:pPr>
              <w:rPr>
                <w:lang w:val="en-US" w:eastAsia="nl-NL"/>
              </w:rPr>
            </w:pPr>
            <w:r w:rsidRPr="00530634">
              <w:rPr>
                <w:lang w:val="en-US" w:eastAsia="nl-NL"/>
              </w:rPr>
              <w:t xml:space="preserve">In addition, </w:t>
            </w:r>
            <w:r>
              <w:rPr>
                <w:lang w:val="en-US" w:eastAsia="nl-NL"/>
              </w:rPr>
              <w:t>when</w:t>
            </w:r>
            <w:r w:rsidRPr="00530634">
              <w:rPr>
                <w:lang w:val="en-US" w:eastAsia="nl-NL"/>
              </w:rPr>
              <w:t xml:space="preserve"> we o</w:t>
            </w:r>
            <w:r>
              <w:rPr>
                <w:lang w:val="en-US" w:eastAsia="nl-NL"/>
              </w:rPr>
              <w:t>ffer it as an employer and people choose not to make use of it, then in this group, or within the team, it could lead to skewed reactions if they subsequently drop out because of the flu. (interview 10)</w:t>
            </w:r>
          </w:p>
          <w:p w14:paraId="7A174713" w14:textId="77777777" w:rsidR="00D7124D" w:rsidRPr="00530634" w:rsidRDefault="00D7124D" w:rsidP="008C6D07">
            <w:pPr>
              <w:rPr>
                <w:lang w:val="en-US" w:eastAsia="nl-NL"/>
              </w:rPr>
            </w:pPr>
          </w:p>
        </w:tc>
      </w:tr>
      <w:tr w:rsidR="00D7124D" w:rsidRPr="000505AD" w14:paraId="4EE0F07A" w14:textId="77777777" w:rsidTr="008C6D07">
        <w:tc>
          <w:tcPr>
            <w:tcW w:w="1858" w:type="dxa"/>
            <w:vMerge/>
          </w:tcPr>
          <w:p w14:paraId="4D41E26C" w14:textId="77777777" w:rsidR="00D7124D" w:rsidRDefault="00D7124D" w:rsidP="008C6D07">
            <w:pPr>
              <w:rPr>
                <w:lang w:val="en-US"/>
              </w:rPr>
            </w:pPr>
          </w:p>
        </w:tc>
        <w:tc>
          <w:tcPr>
            <w:tcW w:w="7351" w:type="dxa"/>
          </w:tcPr>
          <w:p w14:paraId="73982565" w14:textId="77777777" w:rsidR="00D7124D" w:rsidRDefault="00D7124D" w:rsidP="008C6D07">
            <w:pPr>
              <w:rPr>
                <w:lang w:val="en-US" w:eastAsia="nl-NL"/>
              </w:rPr>
            </w:pPr>
            <w:r w:rsidRPr="003062EF">
              <w:rPr>
                <w:lang w:val="en-US" w:eastAsia="nl-NL"/>
              </w:rPr>
              <w:t>We made a conscious c</w:t>
            </w:r>
            <w:r>
              <w:rPr>
                <w:lang w:val="en-US" w:eastAsia="nl-NL"/>
              </w:rPr>
              <w:t>hoice then, we are definitely not going to organize it at those schools, as this could lead to a bit of a strange atmosphere with those teachers and you want to prevent that of course. (interview 3)</w:t>
            </w:r>
          </w:p>
          <w:p w14:paraId="2EDF7D91" w14:textId="77777777" w:rsidR="00D7124D" w:rsidRPr="00530634" w:rsidRDefault="00D7124D" w:rsidP="008C6D07">
            <w:pPr>
              <w:rPr>
                <w:lang w:val="en-US" w:eastAsia="nl-NL"/>
              </w:rPr>
            </w:pPr>
          </w:p>
        </w:tc>
      </w:tr>
      <w:tr w:rsidR="00D7124D" w:rsidRPr="00A726BD" w14:paraId="5D310142" w14:textId="77777777" w:rsidTr="008C6D07">
        <w:tc>
          <w:tcPr>
            <w:tcW w:w="1858" w:type="dxa"/>
            <w:vMerge/>
          </w:tcPr>
          <w:p w14:paraId="26765921" w14:textId="77777777" w:rsidR="00D7124D" w:rsidRDefault="00D7124D" w:rsidP="008C6D07">
            <w:pPr>
              <w:rPr>
                <w:lang w:val="en-US"/>
              </w:rPr>
            </w:pPr>
          </w:p>
        </w:tc>
        <w:tc>
          <w:tcPr>
            <w:tcW w:w="7351" w:type="dxa"/>
          </w:tcPr>
          <w:p w14:paraId="2546148B" w14:textId="77777777" w:rsidR="00D7124D" w:rsidRDefault="00D7124D" w:rsidP="008C6D07">
            <w:pPr>
              <w:rPr>
                <w:lang w:val="en-US" w:eastAsia="nl-NL"/>
              </w:rPr>
            </w:pPr>
            <w:r w:rsidRPr="008270C5">
              <w:rPr>
                <w:lang w:val="en-US" w:eastAsia="nl-NL"/>
              </w:rPr>
              <w:t>No, but you know w</w:t>
            </w:r>
            <w:r>
              <w:rPr>
                <w:lang w:val="en-US" w:eastAsia="nl-NL"/>
              </w:rPr>
              <w:t xml:space="preserve">hat I do think that vaccination, yes it’s always .. the choice is always up to the persons themselves to do that and yes you know I … I don’t want to fight about “you should” or “you will”, because of course we will get that a much worse situation with corona. Then we get corona vaccination and then people refuse that and then what, you know, and then someone gets sick and then what? You know, you had the chance to get vaccinated, you didn’t do it and you get sick. I don’t want to be pushed into that position that I have to have an opinion about that, because that’s not my job. </w:t>
            </w:r>
          </w:p>
          <w:p w14:paraId="0C8ECBE6" w14:textId="77777777" w:rsidR="00D7124D" w:rsidRPr="008270C5" w:rsidRDefault="00D7124D" w:rsidP="008C6D07">
            <w:pPr>
              <w:rPr>
                <w:lang w:val="en-US" w:eastAsia="nl-NL"/>
              </w:rPr>
            </w:pPr>
          </w:p>
        </w:tc>
      </w:tr>
      <w:tr w:rsidR="00D7124D" w:rsidRPr="008270C5" w14:paraId="6F3163C4" w14:textId="77777777" w:rsidTr="008C6D07">
        <w:tc>
          <w:tcPr>
            <w:tcW w:w="1858" w:type="dxa"/>
            <w:vMerge/>
          </w:tcPr>
          <w:p w14:paraId="3C0A1E7D" w14:textId="77777777" w:rsidR="00D7124D" w:rsidRDefault="00D7124D" w:rsidP="008C6D07">
            <w:pPr>
              <w:rPr>
                <w:lang w:val="en-US"/>
              </w:rPr>
            </w:pPr>
          </w:p>
        </w:tc>
        <w:tc>
          <w:tcPr>
            <w:tcW w:w="7351" w:type="dxa"/>
          </w:tcPr>
          <w:p w14:paraId="6B406F42" w14:textId="77777777" w:rsidR="00D7124D" w:rsidRDefault="00D7124D" w:rsidP="008C6D07">
            <w:pPr>
              <w:rPr>
                <w:lang w:val="en-US" w:eastAsia="nl-NL"/>
              </w:rPr>
            </w:pPr>
            <w:r w:rsidRPr="008270C5">
              <w:rPr>
                <w:lang w:val="en-US" w:eastAsia="nl-NL"/>
              </w:rPr>
              <w:t>I can imagine that they consider it to b</w:t>
            </w:r>
            <w:r>
              <w:rPr>
                <w:lang w:val="en-US" w:eastAsia="nl-NL"/>
              </w:rPr>
              <w:t>e a personal consideration. So that you, yes that you do not want to interfere in that as a municipality, in that personal domain. (interview 8)</w:t>
            </w:r>
          </w:p>
          <w:p w14:paraId="21F92C9E" w14:textId="77777777" w:rsidR="00D7124D" w:rsidRPr="008270C5" w:rsidRDefault="00D7124D" w:rsidP="008C6D07">
            <w:pPr>
              <w:rPr>
                <w:lang w:val="en-US" w:eastAsia="nl-NL"/>
              </w:rPr>
            </w:pPr>
          </w:p>
        </w:tc>
      </w:tr>
      <w:tr w:rsidR="00D7124D" w:rsidRPr="008270C5" w14:paraId="0E597B4E" w14:textId="77777777" w:rsidTr="008C6D07">
        <w:tc>
          <w:tcPr>
            <w:tcW w:w="1858" w:type="dxa"/>
            <w:vMerge w:val="restart"/>
          </w:tcPr>
          <w:p w14:paraId="54CD4326" w14:textId="77777777" w:rsidR="00D7124D" w:rsidRDefault="00D7124D" w:rsidP="008C6D07">
            <w:pPr>
              <w:rPr>
                <w:lang w:val="en-US"/>
              </w:rPr>
            </w:pPr>
            <w:r>
              <w:rPr>
                <w:lang w:val="en-US"/>
              </w:rPr>
              <w:lastRenderedPageBreak/>
              <w:t>Executive party</w:t>
            </w:r>
          </w:p>
        </w:tc>
        <w:tc>
          <w:tcPr>
            <w:tcW w:w="7351" w:type="dxa"/>
          </w:tcPr>
          <w:p w14:paraId="6195E6D7" w14:textId="77777777" w:rsidR="00D7124D" w:rsidRDefault="00D7124D" w:rsidP="008C6D07">
            <w:pPr>
              <w:rPr>
                <w:lang w:val="en-US" w:eastAsia="nl-NL"/>
              </w:rPr>
            </w:pPr>
            <w:r w:rsidRPr="008270C5">
              <w:rPr>
                <w:lang w:val="en-US" w:eastAsia="nl-NL"/>
              </w:rPr>
              <w:t xml:space="preserve">We would not </w:t>
            </w:r>
            <w:r>
              <w:rPr>
                <w:lang w:val="en-US" w:eastAsia="nl-NL"/>
              </w:rPr>
              <w:t>just</w:t>
            </w:r>
            <w:r w:rsidRPr="008270C5">
              <w:rPr>
                <w:lang w:val="en-US" w:eastAsia="nl-NL"/>
              </w:rPr>
              <w:t xml:space="preserve"> o</w:t>
            </w:r>
            <w:r>
              <w:rPr>
                <w:lang w:val="en-US" w:eastAsia="nl-NL"/>
              </w:rPr>
              <w:t xml:space="preserve">rganize this ourselves as municipality, because we really look at where the primary responsibility lies. If you “organize it away” from an organization that properly has to deal with “how high is my absenteeism, what is the cause, is it the workload or is it indeed other things”, we would not simply take it from them. So we would always pick the route where schoolboards have to do that and then based on this evaluation we would not organize it. (interview 10). </w:t>
            </w:r>
          </w:p>
          <w:p w14:paraId="4EC59E5F" w14:textId="77777777" w:rsidR="00D7124D" w:rsidRPr="008270C5" w:rsidRDefault="00D7124D" w:rsidP="008C6D07">
            <w:pPr>
              <w:rPr>
                <w:lang w:val="en-US" w:eastAsia="nl-NL"/>
              </w:rPr>
            </w:pPr>
          </w:p>
        </w:tc>
      </w:tr>
      <w:tr w:rsidR="00D7124D" w:rsidRPr="008270C5" w14:paraId="23DF4303" w14:textId="77777777" w:rsidTr="008C6D07">
        <w:tc>
          <w:tcPr>
            <w:tcW w:w="1858" w:type="dxa"/>
            <w:vMerge/>
          </w:tcPr>
          <w:p w14:paraId="19DC1C2E" w14:textId="77777777" w:rsidR="00D7124D" w:rsidRDefault="00D7124D" w:rsidP="008C6D07">
            <w:pPr>
              <w:rPr>
                <w:lang w:val="en-US"/>
              </w:rPr>
            </w:pPr>
          </w:p>
        </w:tc>
        <w:tc>
          <w:tcPr>
            <w:tcW w:w="7351" w:type="dxa"/>
          </w:tcPr>
          <w:p w14:paraId="2C31D712" w14:textId="77777777" w:rsidR="00D7124D" w:rsidRDefault="00D7124D" w:rsidP="008C6D07">
            <w:pPr>
              <w:rPr>
                <w:lang w:val="en-US" w:eastAsia="nl-NL"/>
              </w:rPr>
            </w:pPr>
            <w:r w:rsidRPr="008270C5">
              <w:rPr>
                <w:lang w:val="en-US" w:eastAsia="nl-NL"/>
              </w:rPr>
              <w:t xml:space="preserve">I </w:t>
            </w:r>
            <w:r>
              <w:rPr>
                <w:lang w:val="en-US" w:eastAsia="nl-NL"/>
              </w:rPr>
              <w:t>like</w:t>
            </w:r>
            <w:r w:rsidRPr="008270C5">
              <w:rPr>
                <w:lang w:val="en-US" w:eastAsia="nl-NL"/>
              </w:rPr>
              <w:t xml:space="preserve">, what </w:t>
            </w:r>
            <w:r>
              <w:rPr>
                <w:lang w:val="en-US" w:eastAsia="nl-NL"/>
              </w:rPr>
              <w:t>I like is that the occupational health service will start doing it, because it really is an occupational health task. I really think that, as it is about taking care of your own staff, so that is an occupational health issue. And in that sense, I think schools can better make their own consideration, which they then discuss with their own occupation health service like “I do want to offer a flu shot to the teachers” or not. I am curious whether the education department will let the general vaccination, which of course they had as we called everyone on, whether they will now give it back to the schoolboards. At least they will get more freedom to organize it themselves. Yes, it is debatable how that will work out, and whether the schoolboards not just say “well I don’t feel like organizing this with my occupational health service so..”. (interview 1)</w:t>
            </w:r>
          </w:p>
          <w:p w14:paraId="0F149686" w14:textId="77777777" w:rsidR="00D7124D" w:rsidRPr="008270C5" w:rsidRDefault="00D7124D" w:rsidP="008C6D07">
            <w:pPr>
              <w:rPr>
                <w:lang w:val="en-US" w:eastAsia="nl-NL"/>
              </w:rPr>
            </w:pPr>
          </w:p>
        </w:tc>
      </w:tr>
      <w:tr w:rsidR="00D7124D" w:rsidRPr="00A94EEF" w14:paraId="417357DB" w14:textId="77777777" w:rsidTr="008C6D07">
        <w:tc>
          <w:tcPr>
            <w:tcW w:w="1858" w:type="dxa"/>
            <w:vMerge/>
          </w:tcPr>
          <w:p w14:paraId="471A83A2" w14:textId="77777777" w:rsidR="00D7124D" w:rsidRDefault="00D7124D" w:rsidP="008C6D07">
            <w:pPr>
              <w:rPr>
                <w:lang w:val="en-US"/>
              </w:rPr>
            </w:pPr>
          </w:p>
        </w:tc>
        <w:tc>
          <w:tcPr>
            <w:tcW w:w="7351" w:type="dxa"/>
          </w:tcPr>
          <w:p w14:paraId="5F38CADF" w14:textId="77777777" w:rsidR="00D7124D" w:rsidRDefault="00D7124D" w:rsidP="008C6D07">
            <w:pPr>
              <w:rPr>
                <w:lang w:val="en-US" w:eastAsia="nl-NL"/>
              </w:rPr>
            </w:pPr>
            <w:r w:rsidRPr="003062EF">
              <w:rPr>
                <w:lang w:val="en-US" w:eastAsia="nl-NL"/>
              </w:rPr>
              <w:t>Let me think .. yes, i</w:t>
            </w:r>
            <w:r>
              <w:rPr>
                <w:lang w:val="en-US" w:eastAsia="nl-NL"/>
              </w:rPr>
              <w:t>f I could think of anyone else than it would be the occupational physician. Uhm .. that could do that .. or yes .. or just at the general practitioner. (interview 6)</w:t>
            </w:r>
          </w:p>
          <w:p w14:paraId="20CBB1DE" w14:textId="77777777" w:rsidR="00D7124D" w:rsidRPr="003062EF" w:rsidRDefault="00D7124D" w:rsidP="008C6D07">
            <w:pPr>
              <w:rPr>
                <w:lang w:val="en-US" w:eastAsia="nl-NL"/>
              </w:rPr>
            </w:pPr>
          </w:p>
        </w:tc>
      </w:tr>
      <w:tr w:rsidR="00D7124D" w:rsidRPr="001222B0" w14:paraId="1D51FB8A" w14:textId="77777777" w:rsidTr="008C6D07">
        <w:tc>
          <w:tcPr>
            <w:tcW w:w="1858" w:type="dxa"/>
            <w:vMerge/>
          </w:tcPr>
          <w:p w14:paraId="00FE4DF8" w14:textId="77777777" w:rsidR="00D7124D" w:rsidRDefault="00D7124D" w:rsidP="008C6D07">
            <w:pPr>
              <w:rPr>
                <w:lang w:val="en-US"/>
              </w:rPr>
            </w:pPr>
          </w:p>
        </w:tc>
        <w:tc>
          <w:tcPr>
            <w:tcW w:w="7351" w:type="dxa"/>
          </w:tcPr>
          <w:p w14:paraId="3701DBAA" w14:textId="77777777" w:rsidR="00D7124D" w:rsidRDefault="00D7124D" w:rsidP="008C6D07">
            <w:pPr>
              <w:rPr>
                <w:lang w:val="en-US" w:eastAsia="nl-NL"/>
              </w:rPr>
            </w:pPr>
            <w:r>
              <w:rPr>
                <w:lang w:val="en-US" w:eastAsia="nl-NL"/>
              </w:rPr>
              <w:t>And then it should be offered by the employer, and .. but than you get reactions like “yes that is because I am not allowed to get sick from work, isn’t it” so that would be annoying too I would say .. then so to say, apart from the fact that we do not have enough people to do it, they could come to the municipal health centre to get vaccinated, voluntarily. But the point is, if you have to let people do something, you have to go there, they will not come to you. So as municipal health centre you have to vaccinate on location. You could offer that. (interview 9)</w:t>
            </w:r>
          </w:p>
          <w:p w14:paraId="5D54E7EB" w14:textId="77777777" w:rsidR="00D7124D" w:rsidRPr="006B2699" w:rsidRDefault="00D7124D" w:rsidP="008C6D07">
            <w:pPr>
              <w:rPr>
                <w:lang w:val="en-US" w:eastAsia="nl-NL"/>
              </w:rPr>
            </w:pPr>
          </w:p>
        </w:tc>
      </w:tr>
      <w:tr w:rsidR="00D7124D" w:rsidRPr="003062EF" w14:paraId="02D55E78" w14:textId="77777777" w:rsidTr="008C6D07">
        <w:tc>
          <w:tcPr>
            <w:tcW w:w="1858" w:type="dxa"/>
            <w:vMerge/>
          </w:tcPr>
          <w:p w14:paraId="6D2B9673" w14:textId="77777777" w:rsidR="00D7124D" w:rsidRPr="003062EF" w:rsidRDefault="00D7124D" w:rsidP="008C6D07">
            <w:pPr>
              <w:rPr>
                <w:lang w:val="en-US"/>
              </w:rPr>
            </w:pPr>
          </w:p>
        </w:tc>
        <w:tc>
          <w:tcPr>
            <w:tcW w:w="7351" w:type="dxa"/>
          </w:tcPr>
          <w:p w14:paraId="3C37B842" w14:textId="77777777" w:rsidR="00D7124D" w:rsidRDefault="00D7124D" w:rsidP="008C6D07">
            <w:pPr>
              <w:rPr>
                <w:lang w:val="en-US" w:eastAsia="nl-NL"/>
              </w:rPr>
            </w:pPr>
            <w:r w:rsidRPr="00D718E7">
              <w:rPr>
                <w:lang w:val="en-US" w:eastAsia="nl-NL"/>
              </w:rPr>
              <w:t>No, I think you sh</w:t>
            </w:r>
            <w:r>
              <w:rPr>
                <w:lang w:val="en-US" w:eastAsia="nl-NL"/>
              </w:rPr>
              <w:t>ould be able to do that at your own general practitioner. Every general practitioner has its own timeslots for flu shots and I think that if teachers would be able to make use of those, that they are simply able to register for it, and hand in a register form at the municipal health service or something, I don’t know, because of the costs. (interview 5)</w:t>
            </w:r>
          </w:p>
          <w:p w14:paraId="40A486D5" w14:textId="77777777" w:rsidR="00D7124D" w:rsidRPr="00D718E7" w:rsidRDefault="00D7124D" w:rsidP="008C6D07">
            <w:pPr>
              <w:rPr>
                <w:lang w:val="en-US" w:eastAsia="nl-NL"/>
              </w:rPr>
            </w:pPr>
          </w:p>
        </w:tc>
      </w:tr>
      <w:tr w:rsidR="00D7124D" w:rsidRPr="00CD79CC" w14:paraId="6C5C5680" w14:textId="77777777" w:rsidTr="008C6D07">
        <w:tc>
          <w:tcPr>
            <w:tcW w:w="1858" w:type="dxa"/>
            <w:vMerge w:val="restart"/>
          </w:tcPr>
          <w:p w14:paraId="4E95C0D7" w14:textId="77777777" w:rsidR="00D7124D" w:rsidRDefault="00D7124D" w:rsidP="008C6D07">
            <w:pPr>
              <w:rPr>
                <w:lang w:val="en-US"/>
              </w:rPr>
            </w:pPr>
            <w:r>
              <w:rPr>
                <w:lang w:val="en-US"/>
              </w:rPr>
              <w:t>Bonus when receiving vaccination</w:t>
            </w:r>
          </w:p>
        </w:tc>
        <w:tc>
          <w:tcPr>
            <w:tcW w:w="7351" w:type="dxa"/>
          </w:tcPr>
          <w:p w14:paraId="6213C821" w14:textId="77777777" w:rsidR="00D7124D" w:rsidRDefault="00D7124D" w:rsidP="008C6D07">
            <w:pPr>
              <w:rPr>
                <w:lang w:val="en-US"/>
              </w:rPr>
            </w:pPr>
            <w:r>
              <w:rPr>
                <w:lang w:val="en-US"/>
              </w:rPr>
              <w:t>Then I think “gats”, bit of bribery. But you do that because of a risk you have, or because of your health, but not because my employer wants it so badly. (interview 2)</w:t>
            </w:r>
          </w:p>
          <w:p w14:paraId="2BF18A88" w14:textId="77777777" w:rsidR="00D7124D" w:rsidRPr="008C4E75" w:rsidRDefault="00D7124D" w:rsidP="008C6D07">
            <w:pPr>
              <w:rPr>
                <w:lang w:eastAsia="nl-NL"/>
              </w:rPr>
            </w:pPr>
          </w:p>
        </w:tc>
      </w:tr>
      <w:tr w:rsidR="00D7124D" w:rsidRPr="009F7550" w14:paraId="1C1510ED" w14:textId="77777777" w:rsidTr="008C6D07">
        <w:tc>
          <w:tcPr>
            <w:tcW w:w="1858" w:type="dxa"/>
            <w:vMerge/>
          </w:tcPr>
          <w:p w14:paraId="2D6F5733" w14:textId="77777777" w:rsidR="00D7124D" w:rsidRDefault="00D7124D" w:rsidP="008C6D07">
            <w:pPr>
              <w:rPr>
                <w:lang w:val="en-US"/>
              </w:rPr>
            </w:pPr>
          </w:p>
        </w:tc>
        <w:tc>
          <w:tcPr>
            <w:tcW w:w="7351" w:type="dxa"/>
          </w:tcPr>
          <w:p w14:paraId="23710C2E" w14:textId="77777777" w:rsidR="00D7124D" w:rsidRDefault="00D7124D" w:rsidP="008C6D07">
            <w:pPr>
              <w:rPr>
                <w:lang w:val="en-US" w:eastAsia="nl-NL"/>
              </w:rPr>
            </w:pPr>
            <w:r w:rsidRPr="009F7550">
              <w:rPr>
                <w:lang w:val="en-US" w:eastAsia="nl-NL"/>
              </w:rPr>
              <w:t>No</w:t>
            </w:r>
            <w:r>
              <w:rPr>
                <w:lang w:val="en-US" w:eastAsia="nl-NL"/>
              </w:rPr>
              <w:t>!</w:t>
            </w:r>
            <w:r w:rsidRPr="009F7550">
              <w:rPr>
                <w:lang w:val="en-US" w:eastAsia="nl-NL"/>
              </w:rPr>
              <w:t xml:space="preserve"> No. I find t</w:t>
            </w:r>
            <w:r>
              <w:rPr>
                <w:lang w:val="en-US" w:eastAsia="nl-NL"/>
              </w:rPr>
              <w:t>hat very undesirable. (interview 6)</w:t>
            </w:r>
          </w:p>
          <w:p w14:paraId="42ED1395" w14:textId="77777777" w:rsidR="00D7124D" w:rsidRPr="009F7550" w:rsidRDefault="00D7124D" w:rsidP="008C6D07">
            <w:pPr>
              <w:rPr>
                <w:lang w:val="en-US" w:eastAsia="nl-NL"/>
              </w:rPr>
            </w:pPr>
          </w:p>
        </w:tc>
      </w:tr>
      <w:tr w:rsidR="00D7124D" w:rsidRPr="009F7550" w14:paraId="7E0FA71C" w14:textId="77777777" w:rsidTr="008C6D07">
        <w:tc>
          <w:tcPr>
            <w:tcW w:w="1858" w:type="dxa"/>
            <w:vMerge w:val="restart"/>
          </w:tcPr>
          <w:p w14:paraId="6F3706BF" w14:textId="77777777" w:rsidR="00D7124D" w:rsidRDefault="00D7124D" w:rsidP="008C6D07">
            <w:pPr>
              <w:rPr>
                <w:lang w:val="en-US"/>
              </w:rPr>
            </w:pPr>
            <w:r>
              <w:rPr>
                <w:lang w:val="en-US"/>
              </w:rPr>
              <w:t>Obligation / voluntarily</w:t>
            </w:r>
          </w:p>
        </w:tc>
        <w:tc>
          <w:tcPr>
            <w:tcW w:w="7351" w:type="dxa"/>
          </w:tcPr>
          <w:p w14:paraId="2D0AC580" w14:textId="77777777" w:rsidR="00D7124D" w:rsidRDefault="00D7124D" w:rsidP="008C6D07">
            <w:pPr>
              <w:rPr>
                <w:lang w:val="en-US" w:eastAsia="nl-NL"/>
              </w:rPr>
            </w:pPr>
            <w:r w:rsidRPr="009F7550">
              <w:rPr>
                <w:lang w:val="en-US" w:eastAsia="nl-NL"/>
              </w:rPr>
              <w:t>Well I don’t know h</w:t>
            </w:r>
            <w:r>
              <w:rPr>
                <w:lang w:val="en-US" w:eastAsia="nl-NL"/>
              </w:rPr>
              <w:t>ow that could be. We at least did not consider it, since we did not see the medically necessity at all. And from the city .. look, schoolboards are not under control of the stadsbestuur, so the city cannot decide on this. Then it would have to be on national level. Well I don’t really see that decision coming anytime soon. (interview 1)</w:t>
            </w:r>
          </w:p>
          <w:p w14:paraId="11477993" w14:textId="77777777" w:rsidR="00D7124D" w:rsidRPr="009F7550" w:rsidRDefault="00D7124D" w:rsidP="008C6D07">
            <w:pPr>
              <w:rPr>
                <w:lang w:val="en-US" w:eastAsia="nl-NL"/>
              </w:rPr>
            </w:pPr>
          </w:p>
        </w:tc>
      </w:tr>
      <w:tr w:rsidR="00D7124D" w:rsidRPr="009F7550" w14:paraId="464A681B" w14:textId="77777777" w:rsidTr="008C6D07">
        <w:tc>
          <w:tcPr>
            <w:tcW w:w="1858" w:type="dxa"/>
            <w:vMerge/>
          </w:tcPr>
          <w:p w14:paraId="398ACB8B" w14:textId="77777777" w:rsidR="00D7124D" w:rsidRDefault="00D7124D" w:rsidP="008C6D07">
            <w:pPr>
              <w:rPr>
                <w:lang w:val="en-US"/>
              </w:rPr>
            </w:pPr>
          </w:p>
        </w:tc>
        <w:tc>
          <w:tcPr>
            <w:tcW w:w="7351" w:type="dxa"/>
          </w:tcPr>
          <w:p w14:paraId="1CAF5C67" w14:textId="77777777" w:rsidR="00D7124D" w:rsidRDefault="00D7124D" w:rsidP="008C6D07">
            <w:pPr>
              <w:rPr>
                <w:lang w:val="en-US" w:eastAsia="nl-NL"/>
              </w:rPr>
            </w:pPr>
            <w:r w:rsidRPr="009F7550">
              <w:rPr>
                <w:lang w:val="en-US" w:eastAsia="nl-NL"/>
              </w:rPr>
              <w:t xml:space="preserve">I have not heard of </w:t>
            </w:r>
            <w:r>
              <w:rPr>
                <w:lang w:val="en-US" w:eastAsia="nl-NL"/>
              </w:rPr>
              <w:t>it, and it does not seem true to me. There is not one vaccination obligated in the Netherlands, and I don’t even think it is possible according to the law. (interview 2)</w:t>
            </w:r>
          </w:p>
          <w:p w14:paraId="0E78AB25" w14:textId="77777777" w:rsidR="00D7124D" w:rsidRPr="009F7550" w:rsidRDefault="00D7124D" w:rsidP="008C6D07">
            <w:pPr>
              <w:rPr>
                <w:lang w:val="en-US" w:eastAsia="nl-NL"/>
              </w:rPr>
            </w:pPr>
          </w:p>
        </w:tc>
      </w:tr>
      <w:tr w:rsidR="00D7124D" w:rsidRPr="004252FA" w14:paraId="2F26F2BD" w14:textId="77777777" w:rsidTr="008C6D07">
        <w:tc>
          <w:tcPr>
            <w:tcW w:w="1858" w:type="dxa"/>
          </w:tcPr>
          <w:p w14:paraId="2F88C075" w14:textId="77777777" w:rsidR="00D7124D" w:rsidRDefault="00D7124D" w:rsidP="008C6D07">
            <w:pPr>
              <w:rPr>
                <w:lang w:val="en-US"/>
              </w:rPr>
            </w:pPr>
            <w:r>
              <w:rPr>
                <w:lang w:val="en-US"/>
              </w:rPr>
              <w:t>Free vaccination</w:t>
            </w:r>
          </w:p>
        </w:tc>
        <w:tc>
          <w:tcPr>
            <w:tcW w:w="7351" w:type="dxa"/>
          </w:tcPr>
          <w:p w14:paraId="2C4C0A84" w14:textId="77777777" w:rsidR="00D7124D" w:rsidRDefault="00D7124D" w:rsidP="008C6D07">
            <w:pPr>
              <w:rPr>
                <w:lang w:val="en-US" w:eastAsia="nl-NL"/>
              </w:rPr>
            </w:pPr>
            <w:r w:rsidRPr="004252FA">
              <w:rPr>
                <w:lang w:val="en-US" w:eastAsia="nl-NL"/>
              </w:rPr>
              <w:t>Uh, I think that i</w:t>
            </w:r>
            <w:r>
              <w:rPr>
                <w:lang w:val="en-US" w:eastAsia="nl-NL"/>
              </w:rPr>
              <w:t>f they have to pay for it themselves, it will put a lot of pressure on the willingness to do it. Seems to me .. and because it are pretty, yes large groups who receive the vaccination because of other reasons. It would be very unpleasant if you suddenly have a group of teachers who have to pay for vaccination, while the other gets it for free because of their asthma. (interview 6)</w:t>
            </w:r>
          </w:p>
          <w:p w14:paraId="7C3C44C3" w14:textId="77777777" w:rsidR="00D7124D" w:rsidRPr="004252FA" w:rsidRDefault="00D7124D" w:rsidP="008C6D07">
            <w:pPr>
              <w:rPr>
                <w:lang w:val="en-US" w:eastAsia="nl-NL"/>
              </w:rPr>
            </w:pPr>
          </w:p>
        </w:tc>
      </w:tr>
      <w:tr w:rsidR="00D7124D" w:rsidRPr="00995303" w14:paraId="726781EC" w14:textId="77777777" w:rsidTr="008C6D07">
        <w:tc>
          <w:tcPr>
            <w:tcW w:w="1858" w:type="dxa"/>
            <w:vMerge w:val="restart"/>
          </w:tcPr>
          <w:p w14:paraId="043B06EB" w14:textId="77777777" w:rsidR="00D7124D" w:rsidRDefault="00D7124D" w:rsidP="008C6D07">
            <w:pPr>
              <w:rPr>
                <w:lang w:val="en-US"/>
              </w:rPr>
            </w:pPr>
            <w:r>
              <w:rPr>
                <w:lang w:val="en-US"/>
              </w:rPr>
              <w:t>Motivation teachers not to vaccinate</w:t>
            </w:r>
          </w:p>
        </w:tc>
        <w:tc>
          <w:tcPr>
            <w:tcW w:w="7351" w:type="dxa"/>
          </w:tcPr>
          <w:p w14:paraId="67851912" w14:textId="77777777" w:rsidR="00D7124D" w:rsidRDefault="00D7124D" w:rsidP="008C6D07">
            <w:pPr>
              <w:rPr>
                <w:lang w:val="en-US" w:eastAsia="nl-NL"/>
              </w:rPr>
            </w:pPr>
            <w:r w:rsidRPr="00995303">
              <w:rPr>
                <w:lang w:val="en-US" w:eastAsia="nl-NL"/>
              </w:rPr>
              <w:t>But there was also q</w:t>
            </w:r>
            <w:r>
              <w:rPr>
                <w:lang w:val="en-US" w:eastAsia="nl-NL"/>
              </w:rPr>
              <w:t>uite a lot of resistance. That there were people who said “well why are you doing this?! What are you thinking?”. So they found it very patronizing and “what is the government interfering with”, well just to put it like that. (interview 1)</w:t>
            </w:r>
          </w:p>
          <w:p w14:paraId="781FAE1D" w14:textId="77777777" w:rsidR="00D7124D" w:rsidRPr="00995303" w:rsidRDefault="00D7124D" w:rsidP="008C6D07">
            <w:pPr>
              <w:rPr>
                <w:lang w:val="en-US" w:eastAsia="nl-NL"/>
              </w:rPr>
            </w:pPr>
          </w:p>
        </w:tc>
      </w:tr>
      <w:tr w:rsidR="00D7124D" w:rsidRPr="00995303" w14:paraId="7C81852D" w14:textId="77777777" w:rsidTr="008C6D07">
        <w:tc>
          <w:tcPr>
            <w:tcW w:w="1858" w:type="dxa"/>
            <w:vMerge/>
          </w:tcPr>
          <w:p w14:paraId="07F03073" w14:textId="77777777" w:rsidR="00D7124D" w:rsidRDefault="00D7124D" w:rsidP="008C6D07">
            <w:pPr>
              <w:rPr>
                <w:lang w:val="en-US"/>
              </w:rPr>
            </w:pPr>
          </w:p>
        </w:tc>
        <w:tc>
          <w:tcPr>
            <w:tcW w:w="7351" w:type="dxa"/>
          </w:tcPr>
          <w:p w14:paraId="247F6D0B" w14:textId="77777777" w:rsidR="00D7124D" w:rsidRDefault="00D7124D" w:rsidP="008C6D07">
            <w:pPr>
              <w:rPr>
                <w:lang w:val="en-US" w:eastAsia="nl-NL"/>
              </w:rPr>
            </w:pPr>
            <w:r w:rsidRPr="00995303">
              <w:rPr>
                <w:lang w:val="en-US" w:eastAsia="nl-NL"/>
              </w:rPr>
              <w:t>Well, privately I have q</w:t>
            </w:r>
            <w:r>
              <w:rPr>
                <w:lang w:val="en-US" w:eastAsia="nl-NL"/>
              </w:rPr>
              <w:t xml:space="preserve">uite some people working in education and a part of them really got angry because of the fact it was offered. Like “wow, is that how they want to reduce the absenteeism, this is not the way and I can decide for myself whether I want to be vaccinated or not. </w:t>
            </w:r>
          </w:p>
          <w:p w14:paraId="4786FA7D" w14:textId="77777777" w:rsidR="00D7124D" w:rsidRDefault="00D7124D" w:rsidP="008C6D07">
            <w:pPr>
              <w:rPr>
                <w:lang w:val="en-US" w:eastAsia="nl-NL"/>
              </w:rPr>
            </w:pPr>
            <w:r>
              <w:rPr>
                <w:lang w:val="en-US" w:eastAsia="nl-NL"/>
              </w:rPr>
              <w:t>But we did not systematically evaluate among teachers why they did not attend. (interview 2)</w:t>
            </w:r>
          </w:p>
          <w:p w14:paraId="20446FCB" w14:textId="77777777" w:rsidR="00D7124D" w:rsidRPr="00995303" w:rsidRDefault="00D7124D" w:rsidP="008C6D07">
            <w:pPr>
              <w:rPr>
                <w:lang w:val="en-US" w:eastAsia="nl-NL"/>
              </w:rPr>
            </w:pPr>
          </w:p>
        </w:tc>
      </w:tr>
      <w:tr w:rsidR="00D7124D" w:rsidRPr="00B42A89" w14:paraId="11D2C0A2" w14:textId="77777777" w:rsidTr="008C6D07">
        <w:tc>
          <w:tcPr>
            <w:tcW w:w="1858" w:type="dxa"/>
            <w:vMerge/>
          </w:tcPr>
          <w:p w14:paraId="0FDF05AA" w14:textId="77777777" w:rsidR="00D7124D" w:rsidRPr="00995303" w:rsidRDefault="00D7124D" w:rsidP="008C6D07">
            <w:pPr>
              <w:rPr>
                <w:lang w:val="en-US"/>
              </w:rPr>
            </w:pPr>
          </w:p>
        </w:tc>
        <w:tc>
          <w:tcPr>
            <w:tcW w:w="7351" w:type="dxa"/>
          </w:tcPr>
          <w:p w14:paraId="79E8F70A" w14:textId="77777777" w:rsidR="00D7124D" w:rsidRDefault="00D7124D" w:rsidP="008C6D07">
            <w:pPr>
              <w:rPr>
                <w:lang w:val="en-US" w:eastAsia="nl-NL"/>
              </w:rPr>
            </w:pPr>
            <w:r w:rsidRPr="00B42A89">
              <w:rPr>
                <w:lang w:val="en-US" w:eastAsia="nl-NL"/>
              </w:rPr>
              <w:t>Uhm .. well let’s put i</w:t>
            </w:r>
            <w:r>
              <w:rPr>
                <w:lang w:val="en-US" w:eastAsia="nl-NL"/>
              </w:rPr>
              <w:t>t this way, and that is my own interpretation because I haven’t spoken to any teacher about what they think. But logistically it all started pretty late. I don’t know to what extent it was all known among teachers, and also to what extent the benefits were recognized by teachers. Uhm and also it is done as sort of support, making up for the teacher shortage. I can imagine, but I don’t know, that the feeling among teachers has been, like rather you buy something with the money, buy teachers for it or train teachers instead of offering a vaccine. I can imagine that, but really I have no if that feeling really was there. And I can also imagine that many teachers thought, but I’m young, what is the use of getting a vaccine as I am not part of a risk group. At least the considerations could have been taken into account .. maybe purely logistically “I cannot park my car”. (interview 4)</w:t>
            </w:r>
          </w:p>
          <w:p w14:paraId="795A21E1" w14:textId="77777777" w:rsidR="00D7124D" w:rsidRPr="00B42A89" w:rsidRDefault="00D7124D" w:rsidP="008C6D07">
            <w:pPr>
              <w:rPr>
                <w:lang w:val="en-US" w:eastAsia="nl-NL"/>
              </w:rPr>
            </w:pPr>
          </w:p>
        </w:tc>
      </w:tr>
      <w:tr w:rsidR="00D7124D" w:rsidRPr="00F16C0A" w14:paraId="30168C38" w14:textId="77777777" w:rsidTr="008C6D07">
        <w:trPr>
          <w:trHeight w:val="1200"/>
        </w:trPr>
        <w:tc>
          <w:tcPr>
            <w:tcW w:w="1858" w:type="dxa"/>
            <w:vMerge/>
          </w:tcPr>
          <w:p w14:paraId="5D34BF1F" w14:textId="77777777" w:rsidR="00D7124D" w:rsidRPr="00B42A89" w:rsidRDefault="00D7124D" w:rsidP="008C6D07">
            <w:pPr>
              <w:rPr>
                <w:lang w:val="en-US"/>
              </w:rPr>
            </w:pPr>
          </w:p>
        </w:tc>
        <w:tc>
          <w:tcPr>
            <w:tcW w:w="7351" w:type="dxa"/>
          </w:tcPr>
          <w:p w14:paraId="4B94F1E9" w14:textId="77777777" w:rsidR="00D7124D" w:rsidRDefault="00D7124D" w:rsidP="008C6D07">
            <w:pPr>
              <w:rPr>
                <w:lang w:val="en-US" w:eastAsia="nl-NL"/>
              </w:rPr>
            </w:pPr>
            <w:r w:rsidRPr="00B42A89">
              <w:rPr>
                <w:lang w:val="en-US" w:eastAsia="nl-NL"/>
              </w:rPr>
              <w:t>Well you know, people w</w:t>
            </w:r>
            <w:r>
              <w:rPr>
                <w:lang w:val="en-US" w:eastAsia="nl-NL"/>
              </w:rPr>
              <w:t>ho are never ill and young people, why would they get a flu shot, you know. I understand very well that you do not always feel like it, and of course you have all those wild west stories that they can make you ill and things like that. (interview 5)</w:t>
            </w:r>
          </w:p>
          <w:p w14:paraId="2C1155D5" w14:textId="77777777" w:rsidR="00D7124D" w:rsidRPr="00F16C0A" w:rsidRDefault="00D7124D" w:rsidP="008C6D07">
            <w:pPr>
              <w:rPr>
                <w:lang w:eastAsia="nl-NL"/>
              </w:rPr>
            </w:pPr>
          </w:p>
        </w:tc>
      </w:tr>
      <w:tr w:rsidR="00D7124D" w:rsidRPr="00B42A89" w14:paraId="26B45D31" w14:textId="77777777" w:rsidTr="008C6D07">
        <w:tc>
          <w:tcPr>
            <w:tcW w:w="1858" w:type="dxa"/>
            <w:vMerge w:val="restart"/>
          </w:tcPr>
          <w:p w14:paraId="6C0E10E4" w14:textId="77777777" w:rsidR="00D7124D" w:rsidRDefault="00D7124D" w:rsidP="008C6D07">
            <w:pPr>
              <w:rPr>
                <w:lang w:val="en-US"/>
              </w:rPr>
            </w:pPr>
            <w:r>
              <w:rPr>
                <w:lang w:val="en-US"/>
              </w:rPr>
              <w:t>Motivation for teachers to vaccinate</w:t>
            </w:r>
          </w:p>
        </w:tc>
        <w:tc>
          <w:tcPr>
            <w:tcW w:w="7351" w:type="dxa"/>
          </w:tcPr>
          <w:p w14:paraId="72AADEC8" w14:textId="77777777" w:rsidR="00D7124D" w:rsidRDefault="00D7124D" w:rsidP="008C6D07">
            <w:pPr>
              <w:rPr>
                <w:lang w:val="en-US" w:eastAsia="nl-NL"/>
              </w:rPr>
            </w:pPr>
            <w:r w:rsidRPr="00B42A89">
              <w:rPr>
                <w:lang w:val="en-US" w:eastAsia="nl-NL"/>
              </w:rPr>
              <w:t xml:space="preserve">Well probably </w:t>
            </w:r>
            <w:r>
              <w:rPr>
                <w:lang w:val="en-US" w:eastAsia="nl-NL"/>
              </w:rPr>
              <w:t>onder het mom van every little thing helps. Or maybe I become a little older myself or I have a partner in my family or older parents that I can protect by doing this. (interview 4)</w:t>
            </w:r>
          </w:p>
          <w:p w14:paraId="2031847C" w14:textId="77777777" w:rsidR="00D7124D" w:rsidRPr="00B42A89" w:rsidRDefault="00D7124D" w:rsidP="008C6D07">
            <w:pPr>
              <w:rPr>
                <w:lang w:val="en-US" w:eastAsia="nl-NL"/>
              </w:rPr>
            </w:pPr>
          </w:p>
        </w:tc>
      </w:tr>
      <w:tr w:rsidR="00D7124D" w:rsidRPr="00AC5F8C" w14:paraId="6B854ED9" w14:textId="77777777" w:rsidTr="008C6D07">
        <w:tc>
          <w:tcPr>
            <w:tcW w:w="1858" w:type="dxa"/>
            <w:vMerge/>
          </w:tcPr>
          <w:p w14:paraId="7067F9F6" w14:textId="77777777" w:rsidR="00D7124D" w:rsidRDefault="00D7124D" w:rsidP="008C6D07">
            <w:pPr>
              <w:rPr>
                <w:lang w:val="en-US"/>
              </w:rPr>
            </w:pPr>
          </w:p>
        </w:tc>
        <w:tc>
          <w:tcPr>
            <w:tcW w:w="7351" w:type="dxa"/>
          </w:tcPr>
          <w:p w14:paraId="5FED586A" w14:textId="77777777" w:rsidR="00D7124D" w:rsidRDefault="00D7124D" w:rsidP="008C6D07">
            <w:pPr>
              <w:rPr>
                <w:lang w:val="en-US" w:eastAsia="nl-NL"/>
              </w:rPr>
            </w:pPr>
            <w:r w:rsidRPr="00034D1D">
              <w:rPr>
                <w:lang w:val="en-US" w:eastAsia="nl-NL"/>
              </w:rPr>
              <w:t>Teachers always have a g</w:t>
            </w:r>
            <w:r>
              <w:rPr>
                <w:lang w:val="en-US" w:eastAsia="nl-NL"/>
              </w:rPr>
              <w:t>reat sense of responsibility and if there is a way to get ill less often or .. infect others, I think that quite a few are willing to do that. (interview 6)</w:t>
            </w:r>
          </w:p>
          <w:p w14:paraId="2F65B2B3" w14:textId="77777777" w:rsidR="00D7124D" w:rsidRPr="00034D1D" w:rsidRDefault="00D7124D" w:rsidP="008C6D07">
            <w:pPr>
              <w:rPr>
                <w:lang w:val="en-US" w:eastAsia="nl-NL"/>
              </w:rPr>
            </w:pPr>
          </w:p>
        </w:tc>
      </w:tr>
      <w:tr w:rsidR="00D7124D" w:rsidRPr="00400297" w14:paraId="51F2D138" w14:textId="77777777" w:rsidTr="008C6D07">
        <w:tc>
          <w:tcPr>
            <w:tcW w:w="1858" w:type="dxa"/>
            <w:vMerge/>
          </w:tcPr>
          <w:p w14:paraId="742EC228" w14:textId="77777777" w:rsidR="00D7124D" w:rsidRDefault="00D7124D" w:rsidP="008C6D07">
            <w:pPr>
              <w:rPr>
                <w:lang w:val="en-US"/>
              </w:rPr>
            </w:pPr>
          </w:p>
        </w:tc>
        <w:tc>
          <w:tcPr>
            <w:tcW w:w="7351" w:type="dxa"/>
          </w:tcPr>
          <w:p w14:paraId="40DB64F4" w14:textId="77777777" w:rsidR="00D7124D" w:rsidRDefault="00D7124D" w:rsidP="008C6D07">
            <w:pPr>
              <w:rPr>
                <w:lang w:val="en-US" w:eastAsia="nl-NL"/>
              </w:rPr>
            </w:pPr>
            <w:r w:rsidRPr="00400297">
              <w:rPr>
                <w:lang w:val="en-US" w:eastAsia="nl-NL"/>
              </w:rPr>
              <w:t>I think the main r</w:t>
            </w:r>
            <w:r>
              <w:rPr>
                <w:lang w:val="en-US" w:eastAsia="nl-NL"/>
              </w:rPr>
              <w:t>easons for teachers are for example the risk of getting ill is really decreasing then. Because teachers .. despite the image that might have emerged in the media lately, find it terrible to have to abandon their class. Teachers don’t want to get ill, no one ones to get ill.  So the .. how do you say that .. as reason for the vaccination the significant reduction of the chance of getting ill in the flu season is a good incentive for a lot of teachers. (interview 7)</w:t>
            </w:r>
          </w:p>
          <w:p w14:paraId="3BBCB830" w14:textId="77777777" w:rsidR="00D7124D" w:rsidRPr="00400297" w:rsidRDefault="00D7124D" w:rsidP="008C6D07">
            <w:pPr>
              <w:rPr>
                <w:lang w:val="en-US" w:eastAsia="nl-NL"/>
              </w:rPr>
            </w:pPr>
          </w:p>
        </w:tc>
      </w:tr>
      <w:tr w:rsidR="00D7124D" w:rsidRPr="0017662F" w14:paraId="3806ACBC" w14:textId="77777777" w:rsidTr="008C6D07">
        <w:tc>
          <w:tcPr>
            <w:tcW w:w="1858" w:type="dxa"/>
          </w:tcPr>
          <w:p w14:paraId="6B512BA1" w14:textId="77777777" w:rsidR="00D7124D" w:rsidRDefault="00D7124D" w:rsidP="008C6D07">
            <w:pPr>
              <w:rPr>
                <w:lang w:val="en-US"/>
              </w:rPr>
            </w:pPr>
            <w:r>
              <w:rPr>
                <w:lang w:val="en-US"/>
              </w:rPr>
              <w:t>Disadvantages teacher influenza vaccination</w:t>
            </w:r>
          </w:p>
        </w:tc>
        <w:tc>
          <w:tcPr>
            <w:tcW w:w="7351" w:type="dxa"/>
          </w:tcPr>
          <w:p w14:paraId="2403BAF9" w14:textId="77777777" w:rsidR="00D7124D" w:rsidRDefault="00D7124D" w:rsidP="008C6D07">
            <w:pPr>
              <w:rPr>
                <w:lang w:val="en-US" w:eastAsia="nl-NL"/>
              </w:rPr>
            </w:pPr>
            <w:r w:rsidRPr="0017662F">
              <w:rPr>
                <w:lang w:val="en-US" w:eastAsia="nl-NL"/>
              </w:rPr>
              <w:t>That is also the r</w:t>
            </w:r>
            <w:r>
              <w:rPr>
                <w:lang w:val="en-US" w:eastAsia="nl-NL"/>
              </w:rPr>
              <w:t>eason why people often say “yes then you receive it, and I still get ill”. And then you don’t get ill from influenza, then you get ill from something else. In the winter, when influenza vaccines are offered, there are more things in the air (?). Then there is also the rhinovirus, the adenovirus, all winter-viruses pass by and people confuse those. And .. but it may be true that in the following week they are .. until the following week they are more susceptible to other viruses as the immune system is trying really hard to overcome the influenza virus .. or yes to overcome … to be ready for it when the virus comes along. (interview 9)</w:t>
            </w:r>
          </w:p>
          <w:p w14:paraId="3E28A31F" w14:textId="77777777" w:rsidR="00D7124D" w:rsidRPr="0017662F" w:rsidRDefault="00D7124D" w:rsidP="008C6D07">
            <w:pPr>
              <w:rPr>
                <w:lang w:val="en-US" w:eastAsia="nl-NL"/>
              </w:rPr>
            </w:pPr>
          </w:p>
        </w:tc>
      </w:tr>
      <w:tr w:rsidR="00D7124D" w:rsidRPr="00ED7B72" w14:paraId="2F0AF7C5" w14:textId="77777777" w:rsidTr="008C6D07">
        <w:tc>
          <w:tcPr>
            <w:tcW w:w="1858" w:type="dxa"/>
            <w:vMerge w:val="restart"/>
          </w:tcPr>
          <w:p w14:paraId="731D8548" w14:textId="77777777" w:rsidR="00D7124D" w:rsidRDefault="00D7124D" w:rsidP="008C6D07">
            <w:pPr>
              <w:rPr>
                <w:lang w:val="en-US"/>
              </w:rPr>
            </w:pPr>
            <w:r>
              <w:rPr>
                <w:lang w:val="en-US"/>
              </w:rPr>
              <w:t>Advantages teacher influenza vaccination</w:t>
            </w:r>
          </w:p>
        </w:tc>
        <w:tc>
          <w:tcPr>
            <w:tcW w:w="7351" w:type="dxa"/>
          </w:tcPr>
          <w:p w14:paraId="4E8F04F4" w14:textId="77777777" w:rsidR="00D7124D" w:rsidRDefault="00D7124D" w:rsidP="008C6D07">
            <w:pPr>
              <w:rPr>
                <w:lang w:val="en-US" w:eastAsia="nl-NL"/>
              </w:rPr>
            </w:pPr>
            <w:r w:rsidRPr="00ED7B72">
              <w:rPr>
                <w:lang w:val="en-US" w:eastAsia="nl-NL"/>
              </w:rPr>
              <w:t>Uhm well I work a</w:t>
            </w:r>
            <w:r>
              <w:rPr>
                <w:lang w:val="en-US" w:eastAsia="nl-NL"/>
              </w:rPr>
              <w:t xml:space="preserve">t schools where sometimes very, physically week children go. And I think that, on the one hand, it is of course pleasant for the teachers that they do not get ill. But also that they don’t infect others. And I think that children and parents would find it very pleasant that, in that way, they are in a safe environment where they cannot be infected. </w:t>
            </w:r>
          </w:p>
          <w:p w14:paraId="5FBDF0C3" w14:textId="77777777" w:rsidR="00D7124D" w:rsidRDefault="00D7124D" w:rsidP="008C6D07">
            <w:pPr>
              <w:rPr>
                <w:lang w:val="en-US" w:eastAsia="nl-NL"/>
              </w:rPr>
            </w:pPr>
            <w:r>
              <w:rPr>
                <w:lang w:val="en-US" w:eastAsia="nl-NL"/>
              </w:rPr>
              <w:t>But I think the advantages will differ per branch. [unintelligible] For one it is the absenteeism and for the other the much smaller risk of infection. (interview 6)</w:t>
            </w:r>
          </w:p>
          <w:p w14:paraId="14CA46CE" w14:textId="77777777" w:rsidR="00D7124D" w:rsidRPr="00ED7B72" w:rsidRDefault="00D7124D" w:rsidP="008C6D07">
            <w:pPr>
              <w:rPr>
                <w:lang w:val="en-US" w:eastAsia="nl-NL"/>
              </w:rPr>
            </w:pPr>
          </w:p>
        </w:tc>
      </w:tr>
      <w:tr w:rsidR="00D7124D" w:rsidRPr="004510C6" w14:paraId="33CFD7F2" w14:textId="77777777" w:rsidTr="008C6D07">
        <w:tc>
          <w:tcPr>
            <w:tcW w:w="1858" w:type="dxa"/>
            <w:vMerge/>
          </w:tcPr>
          <w:p w14:paraId="52D01D7A" w14:textId="77777777" w:rsidR="00D7124D" w:rsidRDefault="00D7124D" w:rsidP="008C6D07">
            <w:pPr>
              <w:rPr>
                <w:lang w:val="en-US"/>
              </w:rPr>
            </w:pPr>
          </w:p>
        </w:tc>
        <w:tc>
          <w:tcPr>
            <w:tcW w:w="7351" w:type="dxa"/>
          </w:tcPr>
          <w:p w14:paraId="1507B427" w14:textId="77777777" w:rsidR="00D7124D" w:rsidRDefault="00D7124D" w:rsidP="008C6D07">
            <w:pPr>
              <w:rPr>
                <w:lang w:val="en-US" w:eastAsia="nl-NL"/>
              </w:rPr>
            </w:pPr>
            <w:r w:rsidRPr="004510C6">
              <w:rPr>
                <w:lang w:val="en-US" w:eastAsia="nl-NL"/>
              </w:rPr>
              <w:t>Well you know, of c</w:t>
            </w:r>
            <w:r>
              <w:rPr>
                <w:lang w:val="en-US" w:eastAsia="nl-NL"/>
              </w:rPr>
              <w:t>ourse, you’re hoping that .. that you get some sort of immune … well, of course we’ve heard the word “herd immunity” a few times recently. So that in itself would seem like a goal to me. Look, people go get that shot to prevent getting ill. That, of course, is their personal goal. The goal for me would be to make sure that I don’t get a shortage of staff, that is already [unintelligible] other level of abstraction. And finally, I think that on societal level we would like to see that herd immunity for a certain flu vaccine and thus protect each other too. (interview 7)</w:t>
            </w:r>
          </w:p>
          <w:p w14:paraId="6397060C" w14:textId="77777777" w:rsidR="00D7124D" w:rsidRPr="004510C6" w:rsidRDefault="00D7124D" w:rsidP="008C6D07">
            <w:pPr>
              <w:rPr>
                <w:lang w:val="en-US" w:eastAsia="nl-NL"/>
              </w:rPr>
            </w:pPr>
          </w:p>
        </w:tc>
      </w:tr>
      <w:tr w:rsidR="00D7124D" w:rsidRPr="001222B0" w14:paraId="3EAB21C9" w14:textId="77777777" w:rsidTr="008C6D07">
        <w:tc>
          <w:tcPr>
            <w:tcW w:w="1858" w:type="dxa"/>
            <w:vMerge/>
          </w:tcPr>
          <w:p w14:paraId="479C33BC" w14:textId="77777777" w:rsidR="00D7124D" w:rsidRPr="004510C6" w:rsidRDefault="00D7124D" w:rsidP="008C6D07">
            <w:pPr>
              <w:rPr>
                <w:lang w:val="en-US"/>
              </w:rPr>
            </w:pPr>
          </w:p>
        </w:tc>
        <w:tc>
          <w:tcPr>
            <w:tcW w:w="7351" w:type="dxa"/>
          </w:tcPr>
          <w:p w14:paraId="4E797E73" w14:textId="77777777" w:rsidR="00D7124D" w:rsidRDefault="00D7124D" w:rsidP="008C6D07">
            <w:pPr>
              <w:rPr>
                <w:lang w:val="en-US" w:eastAsia="nl-NL"/>
              </w:rPr>
            </w:pPr>
            <w:r w:rsidRPr="00116C5B">
              <w:rPr>
                <w:lang w:val="en-US" w:eastAsia="nl-NL"/>
              </w:rPr>
              <w:t>Uhm .. well yeah, I th</w:t>
            </w:r>
            <w:r>
              <w:rPr>
                <w:lang w:val="en-US" w:eastAsia="nl-NL"/>
              </w:rPr>
              <w:t>ink you can say that the expectation is that there is simply less absenteeism. Especially in with shortages, every docent that drops out because of the flu is one too many. And well, if someone just has antibodies than you prevent them from infecting others , so it is not just that one teacher, but maybe also the danger of infection among teachers. And maybe also towards the target group, so the teacher with whom they, for who they are in front of the classroom who may be infected too. (interview 9)</w:t>
            </w:r>
          </w:p>
          <w:p w14:paraId="25F4E2BD" w14:textId="77777777" w:rsidR="00D7124D" w:rsidRPr="00116C5B" w:rsidRDefault="00D7124D" w:rsidP="008C6D07">
            <w:pPr>
              <w:rPr>
                <w:lang w:val="en-US" w:eastAsia="nl-NL"/>
              </w:rPr>
            </w:pPr>
          </w:p>
        </w:tc>
      </w:tr>
      <w:tr w:rsidR="00D7124D" w:rsidRPr="00A726BD" w14:paraId="13AA2265" w14:textId="77777777" w:rsidTr="008C6D07">
        <w:tc>
          <w:tcPr>
            <w:tcW w:w="1858" w:type="dxa"/>
            <w:vMerge w:val="restart"/>
          </w:tcPr>
          <w:p w14:paraId="463BED8B" w14:textId="77777777" w:rsidR="00D7124D" w:rsidRDefault="00D7124D" w:rsidP="008C6D07">
            <w:pPr>
              <w:rPr>
                <w:lang w:val="en-US"/>
              </w:rPr>
            </w:pPr>
            <w:r>
              <w:rPr>
                <w:lang w:val="en-US"/>
              </w:rPr>
              <w:t>Scientific research</w:t>
            </w:r>
          </w:p>
        </w:tc>
        <w:tc>
          <w:tcPr>
            <w:tcW w:w="7351" w:type="dxa"/>
          </w:tcPr>
          <w:p w14:paraId="0414B8F4" w14:textId="77777777" w:rsidR="00D7124D" w:rsidRDefault="00D7124D" w:rsidP="008C6D07">
            <w:pPr>
              <w:rPr>
                <w:lang w:val="en-US" w:eastAsia="nl-NL"/>
              </w:rPr>
            </w:pPr>
            <w:r w:rsidRPr="00C87883">
              <w:rPr>
                <w:lang w:val="en-US" w:eastAsia="nl-NL"/>
              </w:rPr>
              <w:t xml:space="preserve">Well if there is </w:t>
            </w:r>
            <w:r>
              <w:rPr>
                <w:lang w:val="en-US" w:eastAsia="nl-NL"/>
              </w:rPr>
              <w:t>thorough research, that it would indeed be a very good idea to vaccinate teachers, then of course. But then it first must be properly scientifically studied. (interview 2)</w:t>
            </w:r>
          </w:p>
          <w:p w14:paraId="2A0818BF" w14:textId="77777777" w:rsidR="00D7124D" w:rsidRPr="00C87883" w:rsidRDefault="00D7124D" w:rsidP="008C6D07">
            <w:pPr>
              <w:rPr>
                <w:lang w:val="en-US" w:eastAsia="nl-NL"/>
              </w:rPr>
            </w:pPr>
          </w:p>
        </w:tc>
      </w:tr>
      <w:tr w:rsidR="00D7124D" w:rsidRPr="00B07609" w14:paraId="3BEE4D87" w14:textId="77777777" w:rsidTr="008C6D07">
        <w:tc>
          <w:tcPr>
            <w:tcW w:w="1858" w:type="dxa"/>
            <w:vMerge/>
          </w:tcPr>
          <w:p w14:paraId="00F6295A" w14:textId="77777777" w:rsidR="00D7124D" w:rsidRPr="00C87883" w:rsidRDefault="00D7124D" w:rsidP="008C6D07">
            <w:pPr>
              <w:rPr>
                <w:lang w:val="en-US"/>
              </w:rPr>
            </w:pPr>
          </w:p>
        </w:tc>
        <w:tc>
          <w:tcPr>
            <w:tcW w:w="7351" w:type="dxa"/>
          </w:tcPr>
          <w:p w14:paraId="7E9D1F0F" w14:textId="77777777" w:rsidR="00D7124D" w:rsidRDefault="00D7124D" w:rsidP="008C6D07">
            <w:pPr>
              <w:rPr>
                <w:lang w:val="en-US" w:eastAsia="nl-NL"/>
              </w:rPr>
            </w:pPr>
            <w:r w:rsidRPr="00B07609">
              <w:rPr>
                <w:lang w:val="en-US" w:eastAsia="nl-NL"/>
              </w:rPr>
              <w:t>If</w:t>
            </w:r>
            <w:r>
              <w:rPr>
                <w:lang w:val="en-US" w:eastAsia="nl-NL"/>
              </w:rPr>
              <w:t xml:space="preserve"> </w:t>
            </w:r>
            <w:r w:rsidRPr="00B07609">
              <w:rPr>
                <w:lang w:val="en-US" w:eastAsia="nl-NL"/>
              </w:rPr>
              <w:t>it turns out t</w:t>
            </w:r>
            <w:r>
              <w:rPr>
                <w:lang w:val="en-US" w:eastAsia="nl-NL"/>
              </w:rPr>
              <w:t>o be a very meaningful [unintelligible], I would heartily support that. I mean, it is only a small effort if it .. if certain goals are achieved then. Only then I do think we can make an effort how is it exactly useful.  What should we end up with and to what extent do we reach that. So I’m not explicitly against, but it does have to serve a purpose, a goal. (interview 7)</w:t>
            </w:r>
          </w:p>
          <w:p w14:paraId="6CBD7995" w14:textId="77777777" w:rsidR="00D7124D" w:rsidRPr="00B07609" w:rsidRDefault="00D7124D" w:rsidP="008C6D07">
            <w:pPr>
              <w:rPr>
                <w:lang w:val="en-US" w:eastAsia="nl-NL"/>
              </w:rPr>
            </w:pPr>
          </w:p>
        </w:tc>
      </w:tr>
      <w:tr w:rsidR="00D7124D" w:rsidRPr="00B115E5" w14:paraId="30FACCF6" w14:textId="77777777" w:rsidTr="008C6D07">
        <w:tc>
          <w:tcPr>
            <w:tcW w:w="1858" w:type="dxa"/>
            <w:vMerge/>
          </w:tcPr>
          <w:p w14:paraId="40210C62" w14:textId="77777777" w:rsidR="00D7124D" w:rsidRDefault="00D7124D" w:rsidP="008C6D07">
            <w:pPr>
              <w:rPr>
                <w:lang w:val="en-US"/>
              </w:rPr>
            </w:pPr>
          </w:p>
        </w:tc>
        <w:tc>
          <w:tcPr>
            <w:tcW w:w="7351" w:type="dxa"/>
          </w:tcPr>
          <w:p w14:paraId="4EE4EB5C" w14:textId="77777777" w:rsidR="00D7124D" w:rsidRDefault="00D7124D" w:rsidP="008C6D07">
            <w:pPr>
              <w:rPr>
                <w:lang w:val="en-US" w:eastAsia="nl-NL"/>
              </w:rPr>
            </w:pPr>
            <w:r w:rsidRPr="00B115E5">
              <w:rPr>
                <w:lang w:val="en-US" w:eastAsia="nl-NL"/>
              </w:rPr>
              <w:t>Yes, then I would l</w:t>
            </w:r>
            <w:r>
              <w:rPr>
                <w:lang w:val="en-US" w:eastAsia="nl-NL"/>
              </w:rPr>
              <w:t>ike to dive into the data myself first, like what are we talking about. How many people on average get ill if not vaccinated, and how many still get ill even though they are vaccinated .. and what is the effect on children of this. I would not like this … then you first really have to have done research to be able to form an opinion about it. (interview 8)</w:t>
            </w:r>
          </w:p>
          <w:p w14:paraId="3F260782" w14:textId="77777777" w:rsidR="00D7124D" w:rsidRPr="00B115E5" w:rsidRDefault="00D7124D" w:rsidP="008C6D07">
            <w:pPr>
              <w:rPr>
                <w:lang w:val="en-US" w:eastAsia="nl-NL"/>
              </w:rPr>
            </w:pPr>
          </w:p>
        </w:tc>
      </w:tr>
      <w:tr w:rsidR="00D7124D" w:rsidRPr="00490BCB" w14:paraId="15B58C7C" w14:textId="77777777" w:rsidTr="008C6D07">
        <w:tc>
          <w:tcPr>
            <w:tcW w:w="1858" w:type="dxa"/>
            <w:vMerge w:val="restart"/>
          </w:tcPr>
          <w:p w14:paraId="2095BED4" w14:textId="77777777" w:rsidR="00D7124D" w:rsidRDefault="00D7124D" w:rsidP="008C6D07">
            <w:pPr>
              <w:rPr>
                <w:lang w:val="en-US"/>
              </w:rPr>
            </w:pPr>
            <w:r>
              <w:rPr>
                <w:lang w:val="en-US"/>
              </w:rPr>
              <w:t>National policy</w:t>
            </w:r>
          </w:p>
        </w:tc>
        <w:tc>
          <w:tcPr>
            <w:tcW w:w="7351" w:type="dxa"/>
          </w:tcPr>
          <w:p w14:paraId="2BC68D1B" w14:textId="77777777" w:rsidR="00D7124D" w:rsidRDefault="00D7124D" w:rsidP="008C6D07">
            <w:pPr>
              <w:rPr>
                <w:lang w:val="en-US" w:eastAsia="nl-NL"/>
              </w:rPr>
            </w:pPr>
            <w:r w:rsidRPr="00A3345E">
              <w:rPr>
                <w:lang w:val="en-US" w:eastAsia="nl-NL"/>
              </w:rPr>
              <w:t>Or there must come s</w:t>
            </w:r>
            <w:r>
              <w:rPr>
                <w:lang w:val="en-US" w:eastAsia="nl-NL"/>
              </w:rPr>
              <w:t>ome sort of advice from the health council, like teachers become a risk group for influenza, but then it’s something completely different. Then of course you are welcome and then we will start thinking about how to address this properly. (interview 2)</w:t>
            </w:r>
          </w:p>
          <w:p w14:paraId="7B200039" w14:textId="77777777" w:rsidR="00D7124D" w:rsidRPr="00A3345E" w:rsidRDefault="00D7124D" w:rsidP="008C6D07">
            <w:pPr>
              <w:rPr>
                <w:lang w:val="en-US" w:eastAsia="nl-NL"/>
              </w:rPr>
            </w:pPr>
          </w:p>
        </w:tc>
      </w:tr>
      <w:tr w:rsidR="00D7124D" w:rsidRPr="00CD79CC" w14:paraId="1945E06A" w14:textId="77777777" w:rsidTr="008C6D07">
        <w:tc>
          <w:tcPr>
            <w:tcW w:w="1858" w:type="dxa"/>
            <w:vMerge/>
          </w:tcPr>
          <w:p w14:paraId="70DB3B99" w14:textId="77777777" w:rsidR="00D7124D" w:rsidRDefault="00D7124D" w:rsidP="008C6D07">
            <w:pPr>
              <w:rPr>
                <w:lang w:val="en-US"/>
              </w:rPr>
            </w:pPr>
          </w:p>
        </w:tc>
        <w:tc>
          <w:tcPr>
            <w:tcW w:w="7351" w:type="dxa"/>
          </w:tcPr>
          <w:p w14:paraId="258A5285" w14:textId="77777777" w:rsidR="00D7124D" w:rsidRDefault="00D7124D" w:rsidP="008C6D07">
            <w:pPr>
              <w:rPr>
                <w:lang w:val="en-US" w:eastAsia="nl-NL"/>
              </w:rPr>
            </w:pPr>
            <w:r>
              <w:rPr>
                <w:lang w:val="en-US" w:eastAsia="nl-NL"/>
              </w:rPr>
              <w:t>And from the city .. look, schoolboards are not under control of the stadsbestuur, so the city cannot decide on this. Then it would have to be on national level. Well I don’t really see that decision coming anytime soon. (interview 1)</w:t>
            </w:r>
          </w:p>
          <w:p w14:paraId="468C8E8F" w14:textId="77777777" w:rsidR="00D7124D" w:rsidRPr="00D80F6B" w:rsidRDefault="00D7124D" w:rsidP="008C6D07">
            <w:pPr>
              <w:rPr>
                <w:lang w:eastAsia="nl-NL"/>
              </w:rPr>
            </w:pPr>
          </w:p>
        </w:tc>
      </w:tr>
      <w:tr w:rsidR="00D7124D" w:rsidRPr="00F563B4" w14:paraId="54D81887" w14:textId="77777777" w:rsidTr="008C6D07">
        <w:tc>
          <w:tcPr>
            <w:tcW w:w="1858" w:type="dxa"/>
            <w:vMerge/>
          </w:tcPr>
          <w:p w14:paraId="28BEFB88" w14:textId="77777777" w:rsidR="00D7124D" w:rsidRPr="00D80F6B" w:rsidRDefault="00D7124D" w:rsidP="008C6D07"/>
        </w:tc>
        <w:tc>
          <w:tcPr>
            <w:tcW w:w="7351" w:type="dxa"/>
          </w:tcPr>
          <w:p w14:paraId="41C44CA6" w14:textId="77777777" w:rsidR="00D7124D" w:rsidRDefault="00D7124D" w:rsidP="008C6D07">
            <w:pPr>
              <w:rPr>
                <w:lang w:val="en-US" w:eastAsia="nl-NL"/>
              </w:rPr>
            </w:pPr>
            <w:r w:rsidRPr="00F563B4">
              <w:rPr>
                <w:lang w:val="en-US" w:eastAsia="nl-NL"/>
              </w:rPr>
              <w:t>Yes, my preference would t</w:t>
            </w:r>
            <w:r>
              <w:rPr>
                <w:lang w:val="en-US" w:eastAsia="nl-NL"/>
              </w:rPr>
              <w:t>hen be that the RIVM or government assigns it as “this is important”, because every drop out in the educational sector costs the government money in the form of relief teachers of course, what eventually is paid by the board, but also a frustration of parents because children are kept at home that day or receive less education than usual. Then you recognize it as a national interest and then I think that this should simply be arranged by the [unintelligible] government. (interview 7)</w:t>
            </w:r>
          </w:p>
          <w:p w14:paraId="22BD57A5" w14:textId="77777777" w:rsidR="00D7124D" w:rsidRPr="00F563B4" w:rsidRDefault="00D7124D" w:rsidP="008C6D07">
            <w:pPr>
              <w:rPr>
                <w:lang w:val="en-US" w:eastAsia="nl-NL"/>
              </w:rPr>
            </w:pPr>
          </w:p>
        </w:tc>
      </w:tr>
    </w:tbl>
    <w:p w14:paraId="0131C6BE" w14:textId="77777777" w:rsidR="00D7124D" w:rsidRPr="00F563B4" w:rsidRDefault="00D7124D" w:rsidP="00D7124D">
      <w:pPr>
        <w:rPr>
          <w:lang w:val="en-US"/>
        </w:rPr>
      </w:pPr>
    </w:p>
    <w:p w14:paraId="6DA21660" w14:textId="77777777" w:rsidR="00D7124D" w:rsidRPr="00280B6B" w:rsidRDefault="00D7124D" w:rsidP="00D7124D">
      <w:pPr>
        <w:spacing w:line="240" w:lineRule="auto"/>
        <w:rPr>
          <w:color w:val="70AD47" w:themeColor="accent6"/>
          <w:lang w:val="en-US"/>
        </w:rPr>
      </w:pPr>
    </w:p>
    <w:p w14:paraId="7E415948" w14:textId="77777777" w:rsidR="00D7124D" w:rsidRDefault="00D7124D" w:rsidP="00D7124D">
      <w:pPr>
        <w:pStyle w:val="Body"/>
        <w:rPr>
          <w:rStyle w:val="None"/>
          <w:lang w:val="en-US"/>
        </w:rPr>
      </w:pPr>
    </w:p>
    <w:p w14:paraId="633B16D6" w14:textId="77777777" w:rsidR="00A726BD" w:rsidRDefault="00A726BD" w:rsidP="00D7124D"/>
    <w:p w14:paraId="1BB8DF9C" w14:textId="45FFB904" w:rsidR="00A726BD" w:rsidRPr="00A726BD" w:rsidRDefault="00A726BD" w:rsidP="00D7124D">
      <w:pPr>
        <w:rPr>
          <w:b/>
          <w:i/>
          <w:sz w:val="28"/>
          <w:lang w:val="en-US"/>
        </w:rPr>
      </w:pPr>
      <w:r w:rsidRPr="00A726BD">
        <w:rPr>
          <w:b/>
          <w:i/>
          <w:sz w:val="28"/>
          <w:lang w:val="en-US"/>
        </w:rPr>
        <w:t>References</w:t>
      </w:r>
    </w:p>
    <w:p w14:paraId="62EE5D07" w14:textId="77777777" w:rsidR="00A726BD" w:rsidRPr="00A726BD" w:rsidRDefault="00A726BD" w:rsidP="00A726BD">
      <w:pPr>
        <w:pStyle w:val="EndNoteBibliography"/>
        <w:spacing w:after="0"/>
      </w:pPr>
      <w:r>
        <w:fldChar w:fldCharType="begin"/>
      </w:r>
      <w:r>
        <w:instrText xml:space="preserve"> ADDIN EN.REFLIST </w:instrText>
      </w:r>
      <w:r>
        <w:fldChar w:fldCharType="separate"/>
      </w:r>
      <w:bookmarkStart w:id="3" w:name="_ENREF_1"/>
      <w:r w:rsidRPr="00A726BD">
        <w:t>1.</w:t>
      </w:r>
      <w:r w:rsidRPr="00A726BD">
        <w:tab/>
        <w:t>Elo S, Kyngas H. The qualitative content analysis process. J Adv Nurs. 2008;62(1):107-15.</w:t>
      </w:r>
      <w:bookmarkEnd w:id="3"/>
    </w:p>
    <w:p w14:paraId="0CB41667" w14:textId="77777777" w:rsidR="00A726BD" w:rsidRPr="00A726BD" w:rsidRDefault="00A726BD" w:rsidP="00A726BD">
      <w:pPr>
        <w:pStyle w:val="EndNoteBibliography"/>
        <w:spacing w:after="0"/>
      </w:pPr>
      <w:bookmarkStart w:id="4" w:name="_ENREF_2"/>
      <w:r w:rsidRPr="00A726BD">
        <w:t>2.</w:t>
      </w:r>
      <w:r w:rsidRPr="00A726BD">
        <w:tab/>
        <w:t>Free flue vaccine for WSCC maintained school staff. Chichester: West sussex county council; 2018.</w:t>
      </w:r>
      <w:bookmarkEnd w:id="4"/>
    </w:p>
    <w:p w14:paraId="3DFFABD6" w14:textId="77777777" w:rsidR="00A726BD" w:rsidRPr="00A726BD" w:rsidRDefault="00A726BD" w:rsidP="00A726BD">
      <w:pPr>
        <w:pStyle w:val="EndNoteBibliography"/>
        <w:spacing w:after="0"/>
      </w:pPr>
      <w:bookmarkStart w:id="5" w:name="_ENREF_3"/>
      <w:r w:rsidRPr="00A726BD">
        <w:t>3.</w:t>
      </w:r>
      <w:r w:rsidRPr="00A726BD">
        <w:tab/>
        <w:t>Novak L. No free flu jab for teachers. News. 2009 20 October 2009.</w:t>
      </w:r>
      <w:bookmarkEnd w:id="5"/>
    </w:p>
    <w:p w14:paraId="5C5E847A" w14:textId="6AE4EB49" w:rsidR="00A726BD" w:rsidRPr="00A726BD" w:rsidRDefault="00A726BD" w:rsidP="00A726BD">
      <w:pPr>
        <w:pStyle w:val="EndNoteBibliography"/>
        <w:spacing w:after="0"/>
      </w:pPr>
      <w:bookmarkStart w:id="6" w:name="_ENREF_4"/>
      <w:r w:rsidRPr="00A726BD">
        <w:t>4.</w:t>
      </w:r>
      <w:r w:rsidRPr="00A726BD">
        <w:tab/>
        <w:t>Clinical update: 2020 seasonal influenza vaccines - early advice for vaccination providers: Australian Government;  [updated 2 March 2020</w:t>
      </w:r>
      <w:r w:rsidR="008C2397">
        <w:t>]</w:t>
      </w:r>
      <w:r w:rsidRPr="00A726BD">
        <w:t xml:space="preserve">. Available from: </w:t>
      </w:r>
      <w:hyperlink r:id="rId8" w:history="1">
        <w:r w:rsidRPr="00A726BD">
          <w:rPr>
            <w:rStyle w:val="Hyperlink"/>
          </w:rPr>
          <w:t>https://www.health.gov.au/news/clinical-update-2020-seasonal-influenza-vaccines-early-advice-for-vaccination-providers</w:t>
        </w:r>
      </w:hyperlink>
      <w:r w:rsidRPr="00A726BD">
        <w:t>.</w:t>
      </w:r>
      <w:bookmarkEnd w:id="6"/>
    </w:p>
    <w:p w14:paraId="61792DA3" w14:textId="7E02A3B2" w:rsidR="00A726BD" w:rsidRPr="00A726BD" w:rsidRDefault="00A726BD" w:rsidP="00A726BD">
      <w:pPr>
        <w:pStyle w:val="EndNoteBibliography"/>
      </w:pPr>
      <w:bookmarkStart w:id="7" w:name="_ENREF_5"/>
      <w:r w:rsidRPr="00A726BD">
        <w:t>5.</w:t>
      </w:r>
      <w:r w:rsidRPr="00A726BD">
        <w:tab/>
        <w:t>Flu vaccine overview: National Health Service; 2019 [updated 16 July 2019</w:t>
      </w:r>
      <w:r w:rsidR="008C2397">
        <w:t>]</w:t>
      </w:r>
      <w:r w:rsidRPr="00A726BD">
        <w:t xml:space="preserve">. Available from: </w:t>
      </w:r>
      <w:hyperlink r:id="rId9" w:history="1">
        <w:r w:rsidRPr="00A726BD">
          <w:rPr>
            <w:rStyle w:val="Hyperlink"/>
          </w:rPr>
          <w:t>https://www.nhs.uk/conditions/vaccinations/flu-influenza-vaccine/</w:t>
        </w:r>
      </w:hyperlink>
      <w:r w:rsidRPr="00A726BD">
        <w:t>.</w:t>
      </w:r>
      <w:bookmarkEnd w:id="7"/>
    </w:p>
    <w:p w14:paraId="3B7AFF9C" w14:textId="310D2CB7" w:rsidR="004906E4" w:rsidRPr="00D7124D" w:rsidRDefault="00A726BD" w:rsidP="00D7124D">
      <w:r>
        <w:fldChar w:fldCharType="end"/>
      </w:r>
    </w:p>
    <w:sectPr w:rsidR="004906E4" w:rsidRPr="00D7124D" w:rsidSect="004B3180">
      <w:footerReference w:type="default" r:id="rId10"/>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F8C195" w14:textId="77777777" w:rsidR="00991981" w:rsidRDefault="00991981" w:rsidP="00963E94">
      <w:pPr>
        <w:spacing w:after="0" w:line="240" w:lineRule="auto"/>
      </w:pPr>
      <w:r>
        <w:separator/>
      </w:r>
    </w:p>
  </w:endnote>
  <w:endnote w:type="continuationSeparator" w:id="0">
    <w:p w14:paraId="11779731" w14:textId="77777777" w:rsidR="00991981" w:rsidRDefault="00991981" w:rsidP="00963E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Unicode MS">
    <w:altName w:val="Arial"/>
    <w:panose1 w:val="020B0604020202020204"/>
    <w:charset w:val="00"/>
    <w:family w:val="roman"/>
    <w:pitch w:val="default"/>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95342612"/>
      <w:docPartObj>
        <w:docPartGallery w:val="Page Numbers (Bottom of Page)"/>
        <w:docPartUnique/>
      </w:docPartObj>
    </w:sdtPr>
    <w:sdtEndPr/>
    <w:sdtContent>
      <w:p w14:paraId="38C20C66" w14:textId="77777777" w:rsidR="00991981" w:rsidRDefault="00991981">
        <w:pPr>
          <w:pStyle w:val="Footer"/>
          <w:jc w:val="center"/>
        </w:pPr>
        <w:r>
          <w:fldChar w:fldCharType="begin"/>
        </w:r>
        <w:r>
          <w:instrText>PAGE   \* MERGEFORMAT</w:instrText>
        </w:r>
        <w:r>
          <w:fldChar w:fldCharType="separate"/>
        </w:r>
        <w:r>
          <w:t>2</w:t>
        </w:r>
        <w:r>
          <w:fldChar w:fldCharType="end"/>
        </w:r>
      </w:p>
    </w:sdtContent>
  </w:sdt>
  <w:p w14:paraId="076283EB" w14:textId="77777777" w:rsidR="00991981" w:rsidRDefault="009919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12C43A" w14:textId="77777777" w:rsidR="00991981" w:rsidRDefault="00991981" w:rsidP="00963E94">
      <w:pPr>
        <w:spacing w:after="0" w:line="240" w:lineRule="auto"/>
      </w:pPr>
      <w:r>
        <w:separator/>
      </w:r>
    </w:p>
  </w:footnote>
  <w:footnote w:type="continuationSeparator" w:id="0">
    <w:p w14:paraId="67B31312" w14:textId="77777777" w:rsidR="00991981" w:rsidRDefault="00991981" w:rsidP="00963E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F6A39"/>
    <w:multiLevelType w:val="hybridMultilevel"/>
    <w:tmpl w:val="2528B940"/>
    <w:lvl w:ilvl="0" w:tplc="A1BC1B0C">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2E236A1"/>
    <w:multiLevelType w:val="hybridMultilevel"/>
    <w:tmpl w:val="5D1A1170"/>
    <w:lvl w:ilvl="0" w:tplc="C8DEA278">
      <w:start w:val="2010"/>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88F0D08"/>
    <w:multiLevelType w:val="hybridMultilevel"/>
    <w:tmpl w:val="BA827FCA"/>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0A2150E3"/>
    <w:multiLevelType w:val="hybridMultilevel"/>
    <w:tmpl w:val="E4063A96"/>
    <w:lvl w:ilvl="0" w:tplc="4ACA9350">
      <w:start w:val="2010"/>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0CF83AB3"/>
    <w:multiLevelType w:val="hybridMultilevel"/>
    <w:tmpl w:val="6764BD86"/>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11EB27E4"/>
    <w:multiLevelType w:val="hybridMultilevel"/>
    <w:tmpl w:val="F3605536"/>
    <w:lvl w:ilvl="0" w:tplc="5D8AD5F0">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2601CD6"/>
    <w:multiLevelType w:val="hybridMultilevel"/>
    <w:tmpl w:val="6764BD86"/>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13D63B7D"/>
    <w:multiLevelType w:val="hybridMultilevel"/>
    <w:tmpl w:val="DE7271E0"/>
    <w:lvl w:ilvl="0" w:tplc="CA1AF4A4">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1A6B1F41"/>
    <w:multiLevelType w:val="hybridMultilevel"/>
    <w:tmpl w:val="6764BD86"/>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1BA24CFC"/>
    <w:multiLevelType w:val="hybridMultilevel"/>
    <w:tmpl w:val="B64E3EC0"/>
    <w:lvl w:ilvl="0" w:tplc="12826964">
      <w:start w:val="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291B1FB6"/>
    <w:multiLevelType w:val="hybridMultilevel"/>
    <w:tmpl w:val="AB1866A4"/>
    <w:lvl w:ilvl="0" w:tplc="A5309F46">
      <w:start w:val="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2F366515"/>
    <w:multiLevelType w:val="hybridMultilevel"/>
    <w:tmpl w:val="0C74105C"/>
    <w:lvl w:ilvl="0" w:tplc="86669CBA">
      <w:start w:val="4"/>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32E5439E"/>
    <w:multiLevelType w:val="hybridMultilevel"/>
    <w:tmpl w:val="9EBE7312"/>
    <w:lvl w:ilvl="0" w:tplc="E4C28E74">
      <w:start w:val="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43984F22"/>
    <w:multiLevelType w:val="hybridMultilevel"/>
    <w:tmpl w:val="B2BA038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4648033F"/>
    <w:multiLevelType w:val="hybridMultilevel"/>
    <w:tmpl w:val="33221004"/>
    <w:lvl w:ilvl="0" w:tplc="6C7C3AE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51CE1A76"/>
    <w:multiLevelType w:val="hybridMultilevel"/>
    <w:tmpl w:val="C96CE572"/>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5D456FF7"/>
    <w:multiLevelType w:val="hybridMultilevel"/>
    <w:tmpl w:val="89D42450"/>
    <w:lvl w:ilvl="0" w:tplc="2D36DC8C">
      <w:start w:val="32"/>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6B2E031E"/>
    <w:multiLevelType w:val="hybridMultilevel"/>
    <w:tmpl w:val="BA827FCA"/>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6BDE60FD"/>
    <w:multiLevelType w:val="hybridMultilevel"/>
    <w:tmpl w:val="40CAD81E"/>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716A50EF"/>
    <w:multiLevelType w:val="hybridMultilevel"/>
    <w:tmpl w:val="1FB02CB6"/>
    <w:lvl w:ilvl="0" w:tplc="25BE557E">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79FC0004"/>
    <w:multiLevelType w:val="hybridMultilevel"/>
    <w:tmpl w:val="90D85038"/>
    <w:lvl w:ilvl="0" w:tplc="D3749B5C">
      <w:start w:val="2"/>
      <w:numFmt w:val="bullet"/>
      <w:lvlText w:val="-"/>
      <w:lvlJc w:val="left"/>
      <w:pPr>
        <w:ind w:left="720" w:hanging="360"/>
      </w:pPr>
      <w:rPr>
        <w:rFonts w:ascii="Calibri" w:eastAsiaTheme="minorHAnsi" w:hAnsi="Calibri" w:cs="Calibri" w:hint="default"/>
        <w:lang w:val="en-US"/>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20"/>
  </w:num>
  <w:num w:numId="2">
    <w:abstractNumId w:val="9"/>
  </w:num>
  <w:num w:numId="3">
    <w:abstractNumId w:val="14"/>
  </w:num>
  <w:num w:numId="4">
    <w:abstractNumId w:val="3"/>
  </w:num>
  <w:num w:numId="5">
    <w:abstractNumId w:val="1"/>
  </w:num>
  <w:num w:numId="6">
    <w:abstractNumId w:val="16"/>
  </w:num>
  <w:num w:numId="7">
    <w:abstractNumId w:val="11"/>
  </w:num>
  <w:num w:numId="8">
    <w:abstractNumId w:val="13"/>
  </w:num>
  <w:num w:numId="9">
    <w:abstractNumId w:val="10"/>
  </w:num>
  <w:num w:numId="10">
    <w:abstractNumId w:val="12"/>
  </w:num>
  <w:num w:numId="11">
    <w:abstractNumId w:val="15"/>
  </w:num>
  <w:num w:numId="12">
    <w:abstractNumId w:val="19"/>
  </w:num>
  <w:num w:numId="13">
    <w:abstractNumId w:val="0"/>
  </w:num>
  <w:num w:numId="14">
    <w:abstractNumId w:val="5"/>
  </w:num>
  <w:num w:numId="15">
    <w:abstractNumId w:val="7"/>
  </w:num>
  <w:num w:numId="16">
    <w:abstractNumId w:val="18"/>
  </w:num>
  <w:num w:numId="17">
    <w:abstractNumId w:val="4"/>
  </w:num>
  <w:num w:numId="18">
    <w:abstractNumId w:val="2"/>
  </w:num>
  <w:num w:numId="19">
    <w:abstractNumId w:val="8"/>
  </w:num>
  <w:num w:numId="20">
    <w:abstractNumId w:val="6"/>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757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854903"/>
    <w:rsid w:val="000008D7"/>
    <w:rsid w:val="000010A2"/>
    <w:rsid w:val="000013AE"/>
    <w:rsid w:val="0000209F"/>
    <w:rsid w:val="000021CF"/>
    <w:rsid w:val="000024E9"/>
    <w:rsid w:val="000028D5"/>
    <w:rsid w:val="00002E7B"/>
    <w:rsid w:val="00003C7C"/>
    <w:rsid w:val="00003C85"/>
    <w:rsid w:val="0000418D"/>
    <w:rsid w:val="00004C37"/>
    <w:rsid w:val="00006E6E"/>
    <w:rsid w:val="00007CD7"/>
    <w:rsid w:val="00010625"/>
    <w:rsid w:val="00010C32"/>
    <w:rsid w:val="00010D09"/>
    <w:rsid w:val="00011237"/>
    <w:rsid w:val="0001150B"/>
    <w:rsid w:val="0001190E"/>
    <w:rsid w:val="00011949"/>
    <w:rsid w:val="00012232"/>
    <w:rsid w:val="000129D5"/>
    <w:rsid w:val="00013896"/>
    <w:rsid w:val="00013C50"/>
    <w:rsid w:val="00013E53"/>
    <w:rsid w:val="000141CB"/>
    <w:rsid w:val="00014798"/>
    <w:rsid w:val="000165EF"/>
    <w:rsid w:val="00016FE6"/>
    <w:rsid w:val="00020653"/>
    <w:rsid w:val="00021BEC"/>
    <w:rsid w:val="00021D45"/>
    <w:rsid w:val="00022008"/>
    <w:rsid w:val="00022404"/>
    <w:rsid w:val="00023B75"/>
    <w:rsid w:val="00023E84"/>
    <w:rsid w:val="00024080"/>
    <w:rsid w:val="000240A1"/>
    <w:rsid w:val="00024AEA"/>
    <w:rsid w:val="00024C1F"/>
    <w:rsid w:val="000250A6"/>
    <w:rsid w:val="000257E3"/>
    <w:rsid w:val="00025A79"/>
    <w:rsid w:val="00025D89"/>
    <w:rsid w:val="000261AD"/>
    <w:rsid w:val="000261D8"/>
    <w:rsid w:val="00026872"/>
    <w:rsid w:val="00030CFF"/>
    <w:rsid w:val="00033274"/>
    <w:rsid w:val="00033557"/>
    <w:rsid w:val="000335C7"/>
    <w:rsid w:val="0003386C"/>
    <w:rsid w:val="00033AC8"/>
    <w:rsid w:val="000341FC"/>
    <w:rsid w:val="0003492F"/>
    <w:rsid w:val="0003499C"/>
    <w:rsid w:val="000351AA"/>
    <w:rsid w:val="00035306"/>
    <w:rsid w:val="000354FA"/>
    <w:rsid w:val="000358BE"/>
    <w:rsid w:val="000362A1"/>
    <w:rsid w:val="00036BCD"/>
    <w:rsid w:val="00036C85"/>
    <w:rsid w:val="000373EB"/>
    <w:rsid w:val="00037AC8"/>
    <w:rsid w:val="00037BD4"/>
    <w:rsid w:val="000425D2"/>
    <w:rsid w:val="000435E1"/>
    <w:rsid w:val="000443BC"/>
    <w:rsid w:val="00045158"/>
    <w:rsid w:val="00045237"/>
    <w:rsid w:val="0004541B"/>
    <w:rsid w:val="000458B2"/>
    <w:rsid w:val="00045E3C"/>
    <w:rsid w:val="00045E89"/>
    <w:rsid w:val="00045FE2"/>
    <w:rsid w:val="000469D6"/>
    <w:rsid w:val="00046AE6"/>
    <w:rsid w:val="00047E7C"/>
    <w:rsid w:val="000501A2"/>
    <w:rsid w:val="000505AD"/>
    <w:rsid w:val="000508F1"/>
    <w:rsid w:val="00050940"/>
    <w:rsid w:val="00050EFF"/>
    <w:rsid w:val="00051260"/>
    <w:rsid w:val="000527C2"/>
    <w:rsid w:val="0005287D"/>
    <w:rsid w:val="0005324C"/>
    <w:rsid w:val="00053A05"/>
    <w:rsid w:val="00053CFC"/>
    <w:rsid w:val="0005413E"/>
    <w:rsid w:val="00054686"/>
    <w:rsid w:val="000547E4"/>
    <w:rsid w:val="00054E28"/>
    <w:rsid w:val="00054FD5"/>
    <w:rsid w:val="00055441"/>
    <w:rsid w:val="00055E4F"/>
    <w:rsid w:val="0005701E"/>
    <w:rsid w:val="000576FC"/>
    <w:rsid w:val="0006056D"/>
    <w:rsid w:val="00060E0E"/>
    <w:rsid w:val="00061AB1"/>
    <w:rsid w:val="00061B02"/>
    <w:rsid w:val="000621C3"/>
    <w:rsid w:val="00062230"/>
    <w:rsid w:val="00062380"/>
    <w:rsid w:val="00062F8C"/>
    <w:rsid w:val="00063C39"/>
    <w:rsid w:val="00063C80"/>
    <w:rsid w:val="00064772"/>
    <w:rsid w:val="00064EFA"/>
    <w:rsid w:val="00064F26"/>
    <w:rsid w:val="0006518D"/>
    <w:rsid w:val="0006583C"/>
    <w:rsid w:val="00065FD8"/>
    <w:rsid w:val="00066B3C"/>
    <w:rsid w:val="00067BF3"/>
    <w:rsid w:val="00070353"/>
    <w:rsid w:val="00070CB8"/>
    <w:rsid w:val="00071E18"/>
    <w:rsid w:val="000727B1"/>
    <w:rsid w:val="00072CBA"/>
    <w:rsid w:val="00072F17"/>
    <w:rsid w:val="00073688"/>
    <w:rsid w:val="0007457C"/>
    <w:rsid w:val="0007479C"/>
    <w:rsid w:val="00074D1D"/>
    <w:rsid w:val="00074EB9"/>
    <w:rsid w:val="00074EEA"/>
    <w:rsid w:val="0007513B"/>
    <w:rsid w:val="00075608"/>
    <w:rsid w:val="0007569A"/>
    <w:rsid w:val="000759B1"/>
    <w:rsid w:val="00075B5C"/>
    <w:rsid w:val="00080D4A"/>
    <w:rsid w:val="0008129C"/>
    <w:rsid w:val="00083F92"/>
    <w:rsid w:val="000843C3"/>
    <w:rsid w:val="000851B0"/>
    <w:rsid w:val="0008654B"/>
    <w:rsid w:val="000869F3"/>
    <w:rsid w:val="00086A8D"/>
    <w:rsid w:val="00087FC2"/>
    <w:rsid w:val="000912C9"/>
    <w:rsid w:val="000914A1"/>
    <w:rsid w:val="0009278A"/>
    <w:rsid w:val="0009498E"/>
    <w:rsid w:val="000952CB"/>
    <w:rsid w:val="00096399"/>
    <w:rsid w:val="000975BB"/>
    <w:rsid w:val="0009798E"/>
    <w:rsid w:val="000979D5"/>
    <w:rsid w:val="000A0C98"/>
    <w:rsid w:val="000A21CD"/>
    <w:rsid w:val="000A25F4"/>
    <w:rsid w:val="000A2F92"/>
    <w:rsid w:val="000A39BD"/>
    <w:rsid w:val="000A3D71"/>
    <w:rsid w:val="000A47D9"/>
    <w:rsid w:val="000A4FC7"/>
    <w:rsid w:val="000A4FD4"/>
    <w:rsid w:val="000A6436"/>
    <w:rsid w:val="000A7003"/>
    <w:rsid w:val="000A7683"/>
    <w:rsid w:val="000B0DB1"/>
    <w:rsid w:val="000B1146"/>
    <w:rsid w:val="000B1E0D"/>
    <w:rsid w:val="000B204F"/>
    <w:rsid w:val="000B2AA4"/>
    <w:rsid w:val="000B34E6"/>
    <w:rsid w:val="000B3B5B"/>
    <w:rsid w:val="000B5490"/>
    <w:rsid w:val="000B54FE"/>
    <w:rsid w:val="000B7B41"/>
    <w:rsid w:val="000B7D89"/>
    <w:rsid w:val="000C0CE4"/>
    <w:rsid w:val="000C0D7D"/>
    <w:rsid w:val="000C1030"/>
    <w:rsid w:val="000C13CC"/>
    <w:rsid w:val="000C1E5A"/>
    <w:rsid w:val="000C38EC"/>
    <w:rsid w:val="000C4CF7"/>
    <w:rsid w:val="000C51DF"/>
    <w:rsid w:val="000C5243"/>
    <w:rsid w:val="000C5354"/>
    <w:rsid w:val="000C551E"/>
    <w:rsid w:val="000C56AE"/>
    <w:rsid w:val="000C5712"/>
    <w:rsid w:val="000C5B26"/>
    <w:rsid w:val="000C6317"/>
    <w:rsid w:val="000C6B88"/>
    <w:rsid w:val="000C6F21"/>
    <w:rsid w:val="000C7147"/>
    <w:rsid w:val="000C7196"/>
    <w:rsid w:val="000C796E"/>
    <w:rsid w:val="000D04E2"/>
    <w:rsid w:val="000D0E62"/>
    <w:rsid w:val="000D1413"/>
    <w:rsid w:val="000D15CC"/>
    <w:rsid w:val="000D2D11"/>
    <w:rsid w:val="000D2E89"/>
    <w:rsid w:val="000D3861"/>
    <w:rsid w:val="000D48F0"/>
    <w:rsid w:val="000D4D4D"/>
    <w:rsid w:val="000D6465"/>
    <w:rsid w:val="000D6480"/>
    <w:rsid w:val="000D68F9"/>
    <w:rsid w:val="000D6AF0"/>
    <w:rsid w:val="000E08D0"/>
    <w:rsid w:val="000E0FB3"/>
    <w:rsid w:val="000E1097"/>
    <w:rsid w:val="000E222D"/>
    <w:rsid w:val="000E28E5"/>
    <w:rsid w:val="000E29E9"/>
    <w:rsid w:val="000E3A85"/>
    <w:rsid w:val="000E43CD"/>
    <w:rsid w:val="000E4D0E"/>
    <w:rsid w:val="000E57EC"/>
    <w:rsid w:val="000E5C0E"/>
    <w:rsid w:val="000E62F1"/>
    <w:rsid w:val="000E6955"/>
    <w:rsid w:val="000E7C93"/>
    <w:rsid w:val="000F0794"/>
    <w:rsid w:val="000F09B4"/>
    <w:rsid w:val="000F1136"/>
    <w:rsid w:val="000F1BDE"/>
    <w:rsid w:val="000F2015"/>
    <w:rsid w:val="000F2918"/>
    <w:rsid w:val="000F36CE"/>
    <w:rsid w:val="000F3734"/>
    <w:rsid w:val="000F3825"/>
    <w:rsid w:val="000F3910"/>
    <w:rsid w:val="000F3A99"/>
    <w:rsid w:val="000F3BEA"/>
    <w:rsid w:val="000F3DB7"/>
    <w:rsid w:val="000F3EF6"/>
    <w:rsid w:val="000F3FC8"/>
    <w:rsid w:val="000F42DE"/>
    <w:rsid w:val="000F5AC2"/>
    <w:rsid w:val="000F5AEE"/>
    <w:rsid w:val="000F5B7F"/>
    <w:rsid w:val="000F609A"/>
    <w:rsid w:val="000F654C"/>
    <w:rsid w:val="000F6677"/>
    <w:rsid w:val="000F7490"/>
    <w:rsid w:val="000F7A9C"/>
    <w:rsid w:val="00100454"/>
    <w:rsid w:val="0010048E"/>
    <w:rsid w:val="00100B7B"/>
    <w:rsid w:val="001012B9"/>
    <w:rsid w:val="001016DA"/>
    <w:rsid w:val="00101984"/>
    <w:rsid w:val="00101BB6"/>
    <w:rsid w:val="0010221A"/>
    <w:rsid w:val="001028B5"/>
    <w:rsid w:val="00102B08"/>
    <w:rsid w:val="00102B66"/>
    <w:rsid w:val="001036C3"/>
    <w:rsid w:val="00103708"/>
    <w:rsid w:val="00103A43"/>
    <w:rsid w:val="00103BDF"/>
    <w:rsid w:val="001040C3"/>
    <w:rsid w:val="001041A9"/>
    <w:rsid w:val="0010435D"/>
    <w:rsid w:val="0010453F"/>
    <w:rsid w:val="001045AC"/>
    <w:rsid w:val="001050C4"/>
    <w:rsid w:val="001053E5"/>
    <w:rsid w:val="00105D6F"/>
    <w:rsid w:val="00105FD5"/>
    <w:rsid w:val="0010628D"/>
    <w:rsid w:val="001117D9"/>
    <w:rsid w:val="00111CED"/>
    <w:rsid w:val="00111E97"/>
    <w:rsid w:val="00112659"/>
    <w:rsid w:val="00112FFB"/>
    <w:rsid w:val="0011347A"/>
    <w:rsid w:val="001138F6"/>
    <w:rsid w:val="00113BAF"/>
    <w:rsid w:val="00113DE9"/>
    <w:rsid w:val="00113E1D"/>
    <w:rsid w:val="001141C8"/>
    <w:rsid w:val="00114B5D"/>
    <w:rsid w:val="001155B4"/>
    <w:rsid w:val="0011594B"/>
    <w:rsid w:val="00115AFE"/>
    <w:rsid w:val="00116210"/>
    <w:rsid w:val="00116E55"/>
    <w:rsid w:val="00117AA2"/>
    <w:rsid w:val="00117ABC"/>
    <w:rsid w:val="00117BCF"/>
    <w:rsid w:val="00117D0D"/>
    <w:rsid w:val="00120169"/>
    <w:rsid w:val="00120614"/>
    <w:rsid w:val="00120CAD"/>
    <w:rsid w:val="00121054"/>
    <w:rsid w:val="0012148A"/>
    <w:rsid w:val="0012195C"/>
    <w:rsid w:val="001222B0"/>
    <w:rsid w:val="00123AE7"/>
    <w:rsid w:val="0012425A"/>
    <w:rsid w:val="00124833"/>
    <w:rsid w:val="001249F2"/>
    <w:rsid w:val="00124CBC"/>
    <w:rsid w:val="00125FBD"/>
    <w:rsid w:val="001264C6"/>
    <w:rsid w:val="00126AE7"/>
    <w:rsid w:val="00126D8C"/>
    <w:rsid w:val="00126E83"/>
    <w:rsid w:val="0012738A"/>
    <w:rsid w:val="00127DA6"/>
    <w:rsid w:val="001303FF"/>
    <w:rsid w:val="001309DF"/>
    <w:rsid w:val="0013114E"/>
    <w:rsid w:val="001311BE"/>
    <w:rsid w:val="0013221E"/>
    <w:rsid w:val="00132491"/>
    <w:rsid w:val="001326EF"/>
    <w:rsid w:val="00133544"/>
    <w:rsid w:val="0013403D"/>
    <w:rsid w:val="00137D91"/>
    <w:rsid w:val="001406BA"/>
    <w:rsid w:val="00140D0C"/>
    <w:rsid w:val="0014116A"/>
    <w:rsid w:val="00141A01"/>
    <w:rsid w:val="00141D29"/>
    <w:rsid w:val="001422D2"/>
    <w:rsid w:val="001436A7"/>
    <w:rsid w:val="001437D0"/>
    <w:rsid w:val="00143825"/>
    <w:rsid w:val="001439E5"/>
    <w:rsid w:val="00143D31"/>
    <w:rsid w:val="0014412F"/>
    <w:rsid w:val="001441A7"/>
    <w:rsid w:val="0014462B"/>
    <w:rsid w:val="0014470C"/>
    <w:rsid w:val="001456C8"/>
    <w:rsid w:val="00146039"/>
    <w:rsid w:val="001465A6"/>
    <w:rsid w:val="00146AA2"/>
    <w:rsid w:val="00147130"/>
    <w:rsid w:val="0014735C"/>
    <w:rsid w:val="00150D45"/>
    <w:rsid w:val="00150ED9"/>
    <w:rsid w:val="001517D1"/>
    <w:rsid w:val="001523AD"/>
    <w:rsid w:val="00152CCB"/>
    <w:rsid w:val="00153820"/>
    <w:rsid w:val="0015432E"/>
    <w:rsid w:val="0015434C"/>
    <w:rsid w:val="00156220"/>
    <w:rsid w:val="0015676A"/>
    <w:rsid w:val="00156972"/>
    <w:rsid w:val="00156C89"/>
    <w:rsid w:val="00157255"/>
    <w:rsid w:val="0015748E"/>
    <w:rsid w:val="00157993"/>
    <w:rsid w:val="001606D2"/>
    <w:rsid w:val="00160AF3"/>
    <w:rsid w:val="00160BA2"/>
    <w:rsid w:val="00160D89"/>
    <w:rsid w:val="001610A3"/>
    <w:rsid w:val="00161F32"/>
    <w:rsid w:val="00162AD3"/>
    <w:rsid w:val="00163534"/>
    <w:rsid w:val="00164801"/>
    <w:rsid w:val="001650CF"/>
    <w:rsid w:val="00165570"/>
    <w:rsid w:val="00165975"/>
    <w:rsid w:val="00165E12"/>
    <w:rsid w:val="001663D8"/>
    <w:rsid w:val="00166E6B"/>
    <w:rsid w:val="00166E70"/>
    <w:rsid w:val="0016702B"/>
    <w:rsid w:val="00167405"/>
    <w:rsid w:val="00170435"/>
    <w:rsid w:val="001705F0"/>
    <w:rsid w:val="00171015"/>
    <w:rsid w:val="001711D0"/>
    <w:rsid w:val="0017247B"/>
    <w:rsid w:val="00172740"/>
    <w:rsid w:val="001727D4"/>
    <w:rsid w:val="00173297"/>
    <w:rsid w:val="00173C1D"/>
    <w:rsid w:val="0017467B"/>
    <w:rsid w:val="00174C4D"/>
    <w:rsid w:val="00175884"/>
    <w:rsid w:val="00175D4E"/>
    <w:rsid w:val="0017663E"/>
    <w:rsid w:val="00176EBD"/>
    <w:rsid w:val="001775CF"/>
    <w:rsid w:val="001801A8"/>
    <w:rsid w:val="00180363"/>
    <w:rsid w:val="001807C1"/>
    <w:rsid w:val="001808C8"/>
    <w:rsid w:val="00181BE9"/>
    <w:rsid w:val="00181D84"/>
    <w:rsid w:val="0018235A"/>
    <w:rsid w:val="0018439B"/>
    <w:rsid w:val="001845B0"/>
    <w:rsid w:val="0018462C"/>
    <w:rsid w:val="00184A37"/>
    <w:rsid w:val="00184B69"/>
    <w:rsid w:val="001864CE"/>
    <w:rsid w:val="00186ECF"/>
    <w:rsid w:val="00190B3C"/>
    <w:rsid w:val="00191BCB"/>
    <w:rsid w:val="00193071"/>
    <w:rsid w:val="0019430F"/>
    <w:rsid w:val="001947DD"/>
    <w:rsid w:val="0019614A"/>
    <w:rsid w:val="00196299"/>
    <w:rsid w:val="00196A87"/>
    <w:rsid w:val="001971AF"/>
    <w:rsid w:val="0019766E"/>
    <w:rsid w:val="001A00C7"/>
    <w:rsid w:val="001A0666"/>
    <w:rsid w:val="001A0908"/>
    <w:rsid w:val="001A0C21"/>
    <w:rsid w:val="001A0E57"/>
    <w:rsid w:val="001A1722"/>
    <w:rsid w:val="001A1870"/>
    <w:rsid w:val="001A27B6"/>
    <w:rsid w:val="001A290E"/>
    <w:rsid w:val="001A40A9"/>
    <w:rsid w:val="001A450F"/>
    <w:rsid w:val="001A498F"/>
    <w:rsid w:val="001A53AC"/>
    <w:rsid w:val="001A586B"/>
    <w:rsid w:val="001A587C"/>
    <w:rsid w:val="001A5955"/>
    <w:rsid w:val="001A604A"/>
    <w:rsid w:val="001A6B95"/>
    <w:rsid w:val="001B0233"/>
    <w:rsid w:val="001B0309"/>
    <w:rsid w:val="001B11B4"/>
    <w:rsid w:val="001B15EE"/>
    <w:rsid w:val="001B21D1"/>
    <w:rsid w:val="001B2551"/>
    <w:rsid w:val="001B2AE3"/>
    <w:rsid w:val="001B2DFD"/>
    <w:rsid w:val="001B3469"/>
    <w:rsid w:val="001B3CB3"/>
    <w:rsid w:val="001B3CF9"/>
    <w:rsid w:val="001B3ECB"/>
    <w:rsid w:val="001B3F27"/>
    <w:rsid w:val="001B47B2"/>
    <w:rsid w:val="001B4ABE"/>
    <w:rsid w:val="001B4E4A"/>
    <w:rsid w:val="001B502C"/>
    <w:rsid w:val="001B57F1"/>
    <w:rsid w:val="001B5C48"/>
    <w:rsid w:val="001B6150"/>
    <w:rsid w:val="001B623D"/>
    <w:rsid w:val="001B6A44"/>
    <w:rsid w:val="001B6CB8"/>
    <w:rsid w:val="001B7A4A"/>
    <w:rsid w:val="001C0B58"/>
    <w:rsid w:val="001C1B80"/>
    <w:rsid w:val="001C1EAA"/>
    <w:rsid w:val="001C2551"/>
    <w:rsid w:val="001C31B7"/>
    <w:rsid w:val="001C3220"/>
    <w:rsid w:val="001C32C2"/>
    <w:rsid w:val="001C3384"/>
    <w:rsid w:val="001C33FC"/>
    <w:rsid w:val="001C3572"/>
    <w:rsid w:val="001C3EB0"/>
    <w:rsid w:val="001C4EA7"/>
    <w:rsid w:val="001C5EF8"/>
    <w:rsid w:val="001C70C2"/>
    <w:rsid w:val="001C7B06"/>
    <w:rsid w:val="001C7B3C"/>
    <w:rsid w:val="001C7D80"/>
    <w:rsid w:val="001D0044"/>
    <w:rsid w:val="001D32AE"/>
    <w:rsid w:val="001D4287"/>
    <w:rsid w:val="001D48B6"/>
    <w:rsid w:val="001D5C67"/>
    <w:rsid w:val="001D64F0"/>
    <w:rsid w:val="001D7844"/>
    <w:rsid w:val="001D7C86"/>
    <w:rsid w:val="001D7D8A"/>
    <w:rsid w:val="001D7F0E"/>
    <w:rsid w:val="001E0FCF"/>
    <w:rsid w:val="001E1A65"/>
    <w:rsid w:val="001E1BAC"/>
    <w:rsid w:val="001E1F0A"/>
    <w:rsid w:val="001E304E"/>
    <w:rsid w:val="001E314C"/>
    <w:rsid w:val="001E3832"/>
    <w:rsid w:val="001E3FCC"/>
    <w:rsid w:val="001E4770"/>
    <w:rsid w:val="001E5555"/>
    <w:rsid w:val="001E56D3"/>
    <w:rsid w:val="001E56FB"/>
    <w:rsid w:val="001E57DD"/>
    <w:rsid w:val="001E62E1"/>
    <w:rsid w:val="001E69D9"/>
    <w:rsid w:val="001E7707"/>
    <w:rsid w:val="001E782D"/>
    <w:rsid w:val="001E7D9D"/>
    <w:rsid w:val="001F1A82"/>
    <w:rsid w:val="001F1C7C"/>
    <w:rsid w:val="001F1E0A"/>
    <w:rsid w:val="001F1E19"/>
    <w:rsid w:val="001F20FA"/>
    <w:rsid w:val="001F23D0"/>
    <w:rsid w:val="001F25CC"/>
    <w:rsid w:val="001F293A"/>
    <w:rsid w:val="001F3361"/>
    <w:rsid w:val="001F3DD6"/>
    <w:rsid w:val="001F4A1D"/>
    <w:rsid w:val="001F4C3A"/>
    <w:rsid w:val="001F4ECD"/>
    <w:rsid w:val="001F5346"/>
    <w:rsid w:val="001F5422"/>
    <w:rsid w:val="001F55A3"/>
    <w:rsid w:val="001F55AC"/>
    <w:rsid w:val="001F5D57"/>
    <w:rsid w:val="001F6FFB"/>
    <w:rsid w:val="001F77BF"/>
    <w:rsid w:val="001F7833"/>
    <w:rsid w:val="002001EF"/>
    <w:rsid w:val="0020040F"/>
    <w:rsid w:val="00200863"/>
    <w:rsid w:val="00200E1F"/>
    <w:rsid w:val="00202D22"/>
    <w:rsid w:val="00202EB6"/>
    <w:rsid w:val="00203623"/>
    <w:rsid w:val="00203A4C"/>
    <w:rsid w:val="00203DC7"/>
    <w:rsid w:val="00203FC2"/>
    <w:rsid w:val="0020479A"/>
    <w:rsid w:val="00205468"/>
    <w:rsid w:val="00205CB5"/>
    <w:rsid w:val="00205CB8"/>
    <w:rsid w:val="00206DF5"/>
    <w:rsid w:val="0020732B"/>
    <w:rsid w:val="00207BB6"/>
    <w:rsid w:val="00210072"/>
    <w:rsid w:val="0021017A"/>
    <w:rsid w:val="002103A8"/>
    <w:rsid w:val="002107A6"/>
    <w:rsid w:val="00212583"/>
    <w:rsid w:val="002134B5"/>
    <w:rsid w:val="002151EC"/>
    <w:rsid w:val="00215641"/>
    <w:rsid w:val="002156A2"/>
    <w:rsid w:val="00216419"/>
    <w:rsid w:val="002164CD"/>
    <w:rsid w:val="00216890"/>
    <w:rsid w:val="00220893"/>
    <w:rsid w:val="00221007"/>
    <w:rsid w:val="00221E6A"/>
    <w:rsid w:val="00222C84"/>
    <w:rsid w:val="00222DD0"/>
    <w:rsid w:val="002230A4"/>
    <w:rsid w:val="00223AF7"/>
    <w:rsid w:val="002245CE"/>
    <w:rsid w:val="00224BEE"/>
    <w:rsid w:val="00224FCE"/>
    <w:rsid w:val="002250D9"/>
    <w:rsid w:val="00225848"/>
    <w:rsid w:val="00225AE2"/>
    <w:rsid w:val="00226C5F"/>
    <w:rsid w:val="00226F9E"/>
    <w:rsid w:val="002272B8"/>
    <w:rsid w:val="00230193"/>
    <w:rsid w:val="00230522"/>
    <w:rsid w:val="00230BB7"/>
    <w:rsid w:val="002312FF"/>
    <w:rsid w:val="0023157A"/>
    <w:rsid w:val="00231F2E"/>
    <w:rsid w:val="00232396"/>
    <w:rsid w:val="002327F9"/>
    <w:rsid w:val="00232AA9"/>
    <w:rsid w:val="002331AB"/>
    <w:rsid w:val="00234635"/>
    <w:rsid w:val="00234A7D"/>
    <w:rsid w:val="00235CC3"/>
    <w:rsid w:val="00235D28"/>
    <w:rsid w:val="002363E5"/>
    <w:rsid w:val="00236838"/>
    <w:rsid w:val="002373C3"/>
    <w:rsid w:val="002375A7"/>
    <w:rsid w:val="002376F0"/>
    <w:rsid w:val="00240179"/>
    <w:rsid w:val="002401FC"/>
    <w:rsid w:val="0024070B"/>
    <w:rsid w:val="00241DF9"/>
    <w:rsid w:val="00242700"/>
    <w:rsid w:val="0024347A"/>
    <w:rsid w:val="00243AD2"/>
    <w:rsid w:val="00244414"/>
    <w:rsid w:val="002447B8"/>
    <w:rsid w:val="0024492F"/>
    <w:rsid w:val="00244D1F"/>
    <w:rsid w:val="002457C0"/>
    <w:rsid w:val="00245F7A"/>
    <w:rsid w:val="00247621"/>
    <w:rsid w:val="00247E1F"/>
    <w:rsid w:val="00247E69"/>
    <w:rsid w:val="00250054"/>
    <w:rsid w:val="002505E4"/>
    <w:rsid w:val="00250799"/>
    <w:rsid w:val="00250FBF"/>
    <w:rsid w:val="002510B0"/>
    <w:rsid w:val="00251ABB"/>
    <w:rsid w:val="00251BAA"/>
    <w:rsid w:val="00252903"/>
    <w:rsid w:val="00252A3A"/>
    <w:rsid w:val="00252EB3"/>
    <w:rsid w:val="00253111"/>
    <w:rsid w:val="0025327F"/>
    <w:rsid w:val="00254443"/>
    <w:rsid w:val="00254538"/>
    <w:rsid w:val="00254587"/>
    <w:rsid w:val="002548A7"/>
    <w:rsid w:val="00254C33"/>
    <w:rsid w:val="0025527E"/>
    <w:rsid w:val="002558EA"/>
    <w:rsid w:val="00257FC7"/>
    <w:rsid w:val="0026009F"/>
    <w:rsid w:val="0026044E"/>
    <w:rsid w:val="00260AEF"/>
    <w:rsid w:val="002613B0"/>
    <w:rsid w:val="0026293B"/>
    <w:rsid w:val="00262A29"/>
    <w:rsid w:val="002649BD"/>
    <w:rsid w:val="00264DDE"/>
    <w:rsid w:val="0026569B"/>
    <w:rsid w:val="0026590E"/>
    <w:rsid w:val="00266310"/>
    <w:rsid w:val="0026678A"/>
    <w:rsid w:val="002674B5"/>
    <w:rsid w:val="00267CA3"/>
    <w:rsid w:val="00267D17"/>
    <w:rsid w:val="00267FE1"/>
    <w:rsid w:val="00270870"/>
    <w:rsid w:val="00270969"/>
    <w:rsid w:val="00270B62"/>
    <w:rsid w:val="00272234"/>
    <w:rsid w:val="00272A15"/>
    <w:rsid w:val="00273721"/>
    <w:rsid w:val="00274406"/>
    <w:rsid w:val="0027492C"/>
    <w:rsid w:val="00274E73"/>
    <w:rsid w:val="0027513B"/>
    <w:rsid w:val="0027585E"/>
    <w:rsid w:val="00275A99"/>
    <w:rsid w:val="002762AB"/>
    <w:rsid w:val="00276B22"/>
    <w:rsid w:val="00276D59"/>
    <w:rsid w:val="002771C6"/>
    <w:rsid w:val="0028099B"/>
    <w:rsid w:val="00280B6B"/>
    <w:rsid w:val="002813C3"/>
    <w:rsid w:val="002814FE"/>
    <w:rsid w:val="0028172D"/>
    <w:rsid w:val="00281C4A"/>
    <w:rsid w:val="00282427"/>
    <w:rsid w:val="00282B0C"/>
    <w:rsid w:val="002832A6"/>
    <w:rsid w:val="002844DF"/>
    <w:rsid w:val="00284973"/>
    <w:rsid w:val="00284D60"/>
    <w:rsid w:val="00285BF9"/>
    <w:rsid w:val="00286182"/>
    <w:rsid w:val="002879D1"/>
    <w:rsid w:val="00287DC0"/>
    <w:rsid w:val="0029043A"/>
    <w:rsid w:val="00290703"/>
    <w:rsid w:val="00290EFD"/>
    <w:rsid w:val="002914F1"/>
    <w:rsid w:val="002915E5"/>
    <w:rsid w:val="00292513"/>
    <w:rsid w:val="00292A40"/>
    <w:rsid w:val="00292C8F"/>
    <w:rsid w:val="00293493"/>
    <w:rsid w:val="00293909"/>
    <w:rsid w:val="00294892"/>
    <w:rsid w:val="002949CC"/>
    <w:rsid w:val="00294E65"/>
    <w:rsid w:val="002951E7"/>
    <w:rsid w:val="00296244"/>
    <w:rsid w:val="002969AB"/>
    <w:rsid w:val="00296A4B"/>
    <w:rsid w:val="002A0041"/>
    <w:rsid w:val="002A0661"/>
    <w:rsid w:val="002A0850"/>
    <w:rsid w:val="002A1058"/>
    <w:rsid w:val="002A1102"/>
    <w:rsid w:val="002A1D6B"/>
    <w:rsid w:val="002A24F9"/>
    <w:rsid w:val="002A2FD8"/>
    <w:rsid w:val="002A3099"/>
    <w:rsid w:val="002A3E6D"/>
    <w:rsid w:val="002A3FA4"/>
    <w:rsid w:val="002A51B4"/>
    <w:rsid w:val="002A579F"/>
    <w:rsid w:val="002A57DC"/>
    <w:rsid w:val="002A78CB"/>
    <w:rsid w:val="002A7E50"/>
    <w:rsid w:val="002A7EE7"/>
    <w:rsid w:val="002B00E3"/>
    <w:rsid w:val="002B042C"/>
    <w:rsid w:val="002B139D"/>
    <w:rsid w:val="002B1709"/>
    <w:rsid w:val="002B1FE1"/>
    <w:rsid w:val="002B2628"/>
    <w:rsid w:val="002B29DA"/>
    <w:rsid w:val="002B3A0D"/>
    <w:rsid w:val="002B3D04"/>
    <w:rsid w:val="002B64BD"/>
    <w:rsid w:val="002B670D"/>
    <w:rsid w:val="002B6738"/>
    <w:rsid w:val="002B6C0C"/>
    <w:rsid w:val="002B6E68"/>
    <w:rsid w:val="002B7688"/>
    <w:rsid w:val="002B7DA8"/>
    <w:rsid w:val="002C10EF"/>
    <w:rsid w:val="002C154E"/>
    <w:rsid w:val="002C1FEE"/>
    <w:rsid w:val="002C20E6"/>
    <w:rsid w:val="002C221D"/>
    <w:rsid w:val="002C24FC"/>
    <w:rsid w:val="002C2D0F"/>
    <w:rsid w:val="002C452F"/>
    <w:rsid w:val="002C4622"/>
    <w:rsid w:val="002C487B"/>
    <w:rsid w:val="002C5946"/>
    <w:rsid w:val="002C59ED"/>
    <w:rsid w:val="002C6324"/>
    <w:rsid w:val="002C650F"/>
    <w:rsid w:val="002C7472"/>
    <w:rsid w:val="002C7F75"/>
    <w:rsid w:val="002D01EF"/>
    <w:rsid w:val="002D04BA"/>
    <w:rsid w:val="002D09C9"/>
    <w:rsid w:val="002D15D8"/>
    <w:rsid w:val="002D165F"/>
    <w:rsid w:val="002D18E9"/>
    <w:rsid w:val="002D19A8"/>
    <w:rsid w:val="002D19E9"/>
    <w:rsid w:val="002D2958"/>
    <w:rsid w:val="002D2EFC"/>
    <w:rsid w:val="002D3923"/>
    <w:rsid w:val="002D3A9A"/>
    <w:rsid w:val="002D3BD9"/>
    <w:rsid w:val="002D3ECF"/>
    <w:rsid w:val="002D45C7"/>
    <w:rsid w:val="002D47DB"/>
    <w:rsid w:val="002D4DA3"/>
    <w:rsid w:val="002D569B"/>
    <w:rsid w:val="002D5F4A"/>
    <w:rsid w:val="002D63A9"/>
    <w:rsid w:val="002D63F0"/>
    <w:rsid w:val="002D6EA4"/>
    <w:rsid w:val="002D720E"/>
    <w:rsid w:val="002D7656"/>
    <w:rsid w:val="002D7A67"/>
    <w:rsid w:val="002E075A"/>
    <w:rsid w:val="002E0A35"/>
    <w:rsid w:val="002E0C47"/>
    <w:rsid w:val="002E1940"/>
    <w:rsid w:val="002E248F"/>
    <w:rsid w:val="002E2689"/>
    <w:rsid w:val="002E2837"/>
    <w:rsid w:val="002E31EA"/>
    <w:rsid w:val="002E3D1F"/>
    <w:rsid w:val="002E41B3"/>
    <w:rsid w:val="002E46D9"/>
    <w:rsid w:val="002E5713"/>
    <w:rsid w:val="002E5E9C"/>
    <w:rsid w:val="002E624A"/>
    <w:rsid w:val="002E625D"/>
    <w:rsid w:val="002E68A9"/>
    <w:rsid w:val="002E6959"/>
    <w:rsid w:val="002E6B45"/>
    <w:rsid w:val="002E7D54"/>
    <w:rsid w:val="002E7F2D"/>
    <w:rsid w:val="002F0D0E"/>
    <w:rsid w:val="002F10EB"/>
    <w:rsid w:val="002F13B5"/>
    <w:rsid w:val="002F1A51"/>
    <w:rsid w:val="002F1DC7"/>
    <w:rsid w:val="002F2693"/>
    <w:rsid w:val="002F346C"/>
    <w:rsid w:val="002F3675"/>
    <w:rsid w:val="002F460C"/>
    <w:rsid w:val="002F4718"/>
    <w:rsid w:val="002F47DC"/>
    <w:rsid w:val="002F5E25"/>
    <w:rsid w:val="002F620C"/>
    <w:rsid w:val="002F63A3"/>
    <w:rsid w:val="002F6C7A"/>
    <w:rsid w:val="002F74D0"/>
    <w:rsid w:val="002F79C9"/>
    <w:rsid w:val="002F7AE6"/>
    <w:rsid w:val="0030006E"/>
    <w:rsid w:val="0030009B"/>
    <w:rsid w:val="003004E3"/>
    <w:rsid w:val="00301A0C"/>
    <w:rsid w:val="00301C4B"/>
    <w:rsid w:val="003021B0"/>
    <w:rsid w:val="00302285"/>
    <w:rsid w:val="00302B4F"/>
    <w:rsid w:val="003041BF"/>
    <w:rsid w:val="00304613"/>
    <w:rsid w:val="00304662"/>
    <w:rsid w:val="00304B6C"/>
    <w:rsid w:val="00304C7C"/>
    <w:rsid w:val="00305B7B"/>
    <w:rsid w:val="00305BFE"/>
    <w:rsid w:val="0030664A"/>
    <w:rsid w:val="00306B6A"/>
    <w:rsid w:val="0030704A"/>
    <w:rsid w:val="003070B2"/>
    <w:rsid w:val="003074AF"/>
    <w:rsid w:val="00307997"/>
    <w:rsid w:val="00307BDF"/>
    <w:rsid w:val="00310BC4"/>
    <w:rsid w:val="00310ED6"/>
    <w:rsid w:val="00311044"/>
    <w:rsid w:val="003116A7"/>
    <w:rsid w:val="003117C9"/>
    <w:rsid w:val="00311964"/>
    <w:rsid w:val="00312575"/>
    <w:rsid w:val="00312EB4"/>
    <w:rsid w:val="00313104"/>
    <w:rsid w:val="003134C5"/>
    <w:rsid w:val="0031449F"/>
    <w:rsid w:val="00314E23"/>
    <w:rsid w:val="003151FB"/>
    <w:rsid w:val="00315FEC"/>
    <w:rsid w:val="00316244"/>
    <w:rsid w:val="00316644"/>
    <w:rsid w:val="003169C2"/>
    <w:rsid w:val="0031756C"/>
    <w:rsid w:val="00317799"/>
    <w:rsid w:val="00320323"/>
    <w:rsid w:val="003203F5"/>
    <w:rsid w:val="00320C4E"/>
    <w:rsid w:val="0032121C"/>
    <w:rsid w:val="00321A09"/>
    <w:rsid w:val="003221E1"/>
    <w:rsid w:val="0032256F"/>
    <w:rsid w:val="00322578"/>
    <w:rsid w:val="00322A35"/>
    <w:rsid w:val="00322ACA"/>
    <w:rsid w:val="003245BD"/>
    <w:rsid w:val="00324A9E"/>
    <w:rsid w:val="00324B41"/>
    <w:rsid w:val="00325263"/>
    <w:rsid w:val="003255B9"/>
    <w:rsid w:val="00325C8F"/>
    <w:rsid w:val="003262CE"/>
    <w:rsid w:val="003305F8"/>
    <w:rsid w:val="00330C62"/>
    <w:rsid w:val="00331130"/>
    <w:rsid w:val="00331D3D"/>
    <w:rsid w:val="00331E1D"/>
    <w:rsid w:val="00331F60"/>
    <w:rsid w:val="00331FBF"/>
    <w:rsid w:val="00332A5C"/>
    <w:rsid w:val="0033386F"/>
    <w:rsid w:val="00333884"/>
    <w:rsid w:val="00333974"/>
    <w:rsid w:val="00334261"/>
    <w:rsid w:val="003351C1"/>
    <w:rsid w:val="003360AB"/>
    <w:rsid w:val="00336101"/>
    <w:rsid w:val="00336792"/>
    <w:rsid w:val="003372BE"/>
    <w:rsid w:val="003400E1"/>
    <w:rsid w:val="003406F1"/>
    <w:rsid w:val="0034073D"/>
    <w:rsid w:val="00340CF8"/>
    <w:rsid w:val="00341FFE"/>
    <w:rsid w:val="003424A0"/>
    <w:rsid w:val="003429F3"/>
    <w:rsid w:val="00342B25"/>
    <w:rsid w:val="00342B65"/>
    <w:rsid w:val="00342FC5"/>
    <w:rsid w:val="003439BC"/>
    <w:rsid w:val="00343A8D"/>
    <w:rsid w:val="00343C55"/>
    <w:rsid w:val="00344640"/>
    <w:rsid w:val="00344C7A"/>
    <w:rsid w:val="00345878"/>
    <w:rsid w:val="00345AC7"/>
    <w:rsid w:val="00345F58"/>
    <w:rsid w:val="003466C1"/>
    <w:rsid w:val="003469F9"/>
    <w:rsid w:val="00347503"/>
    <w:rsid w:val="00350186"/>
    <w:rsid w:val="00350CBF"/>
    <w:rsid w:val="00350D86"/>
    <w:rsid w:val="00350E21"/>
    <w:rsid w:val="00351052"/>
    <w:rsid w:val="0035181B"/>
    <w:rsid w:val="003520E9"/>
    <w:rsid w:val="00352EDA"/>
    <w:rsid w:val="00353E8E"/>
    <w:rsid w:val="0035427D"/>
    <w:rsid w:val="00354E0F"/>
    <w:rsid w:val="003568BD"/>
    <w:rsid w:val="00356BCE"/>
    <w:rsid w:val="00356D5B"/>
    <w:rsid w:val="00357236"/>
    <w:rsid w:val="0035781A"/>
    <w:rsid w:val="00360286"/>
    <w:rsid w:val="00361043"/>
    <w:rsid w:val="00361062"/>
    <w:rsid w:val="00361A67"/>
    <w:rsid w:val="00362961"/>
    <w:rsid w:val="00363F66"/>
    <w:rsid w:val="00363FC6"/>
    <w:rsid w:val="00363FDB"/>
    <w:rsid w:val="00364F28"/>
    <w:rsid w:val="003651FE"/>
    <w:rsid w:val="00365204"/>
    <w:rsid w:val="00365377"/>
    <w:rsid w:val="003656F6"/>
    <w:rsid w:val="00365769"/>
    <w:rsid w:val="00365A75"/>
    <w:rsid w:val="003660B3"/>
    <w:rsid w:val="00366769"/>
    <w:rsid w:val="00366F97"/>
    <w:rsid w:val="00367D20"/>
    <w:rsid w:val="003703FF"/>
    <w:rsid w:val="0037083B"/>
    <w:rsid w:val="00371048"/>
    <w:rsid w:val="00371351"/>
    <w:rsid w:val="003713A8"/>
    <w:rsid w:val="00371653"/>
    <w:rsid w:val="00371DB4"/>
    <w:rsid w:val="00372D33"/>
    <w:rsid w:val="00372F44"/>
    <w:rsid w:val="00373221"/>
    <w:rsid w:val="00373961"/>
    <w:rsid w:val="00375883"/>
    <w:rsid w:val="003758CE"/>
    <w:rsid w:val="0037603B"/>
    <w:rsid w:val="003761CC"/>
    <w:rsid w:val="00376255"/>
    <w:rsid w:val="00376371"/>
    <w:rsid w:val="003763EF"/>
    <w:rsid w:val="00376DF4"/>
    <w:rsid w:val="00376F71"/>
    <w:rsid w:val="003779A1"/>
    <w:rsid w:val="0038019D"/>
    <w:rsid w:val="00381E3E"/>
    <w:rsid w:val="003827D0"/>
    <w:rsid w:val="00383397"/>
    <w:rsid w:val="003838F7"/>
    <w:rsid w:val="00383A6C"/>
    <w:rsid w:val="00383D50"/>
    <w:rsid w:val="00385773"/>
    <w:rsid w:val="00385DA0"/>
    <w:rsid w:val="0038631A"/>
    <w:rsid w:val="00386E9C"/>
    <w:rsid w:val="00387D1B"/>
    <w:rsid w:val="0039050E"/>
    <w:rsid w:val="003906B6"/>
    <w:rsid w:val="003906EC"/>
    <w:rsid w:val="003916A0"/>
    <w:rsid w:val="00391B30"/>
    <w:rsid w:val="0039225B"/>
    <w:rsid w:val="00392860"/>
    <w:rsid w:val="00392D50"/>
    <w:rsid w:val="00393014"/>
    <w:rsid w:val="00393182"/>
    <w:rsid w:val="00393612"/>
    <w:rsid w:val="00394119"/>
    <w:rsid w:val="003945FD"/>
    <w:rsid w:val="003954D9"/>
    <w:rsid w:val="00395FA3"/>
    <w:rsid w:val="003976E7"/>
    <w:rsid w:val="0039778B"/>
    <w:rsid w:val="003A07BB"/>
    <w:rsid w:val="003A0C6F"/>
    <w:rsid w:val="003A1AB6"/>
    <w:rsid w:val="003A1AC7"/>
    <w:rsid w:val="003A1D21"/>
    <w:rsid w:val="003A1D82"/>
    <w:rsid w:val="003A2B2D"/>
    <w:rsid w:val="003A2B6E"/>
    <w:rsid w:val="003A2FAE"/>
    <w:rsid w:val="003A31FC"/>
    <w:rsid w:val="003A3646"/>
    <w:rsid w:val="003A3E04"/>
    <w:rsid w:val="003A3E3B"/>
    <w:rsid w:val="003A409A"/>
    <w:rsid w:val="003A45BF"/>
    <w:rsid w:val="003A45FE"/>
    <w:rsid w:val="003A4DB1"/>
    <w:rsid w:val="003B08D1"/>
    <w:rsid w:val="003B0B05"/>
    <w:rsid w:val="003B1841"/>
    <w:rsid w:val="003B1CA2"/>
    <w:rsid w:val="003B2763"/>
    <w:rsid w:val="003B3AE1"/>
    <w:rsid w:val="003B3D72"/>
    <w:rsid w:val="003B41EA"/>
    <w:rsid w:val="003B511A"/>
    <w:rsid w:val="003B51BC"/>
    <w:rsid w:val="003B5389"/>
    <w:rsid w:val="003B5D85"/>
    <w:rsid w:val="003B61FE"/>
    <w:rsid w:val="003B6567"/>
    <w:rsid w:val="003B7122"/>
    <w:rsid w:val="003C04C8"/>
    <w:rsid w:val="003C08C2"/>
    <w:rsid w:val="003C0FE6"/>
    <w:rsid w:val="003C1391"/>
    <w:rsid w:val="003C13A9"/>
    <w:rsid w:val="003C1743"/>
    <w:rsid w:val="003C1CEA"/>
    <w:rsid w:val="003C27D1"/>
    <w:rsid w:val="003C309F"/>
    <w:rsid w:val="003C37F1"/>
    <w:rsid w:val="003C4D0B"/>
    <w:rsid w:val="003C4E03"/>
    <w:rsid w:val="003C5385"/>
    <w:rsid w:val="003C5A66"/>
    <w:rsid w:val="003C60F2"/>
    <w:rsid w:val="003C6935"/>
    <w:rsid w:val="003C6B05"/>
    <w:rsid w:val="003C73DA"/>
    <w:rsid w:val="003C74AF"/>
    <w:rsid w:val="003C7537"/>
    <w:rsid w:val="003C781F"/>
    <w:rsid w:val="003C7C18"/>
    <w:rsid w:val="003D015B"/>
    <w:rsid w:val="003D07F5"/>
    <w:rsid w:val="003D0D35"/>
    <w:rsid w:val="003D1EBB"/>
    <w:rsid w:val="003D2C36"/>
    <w:rsid w:val="003D32D6"/>
    <w:rsid w:val="003D3889"/>
    <w:rsid w:val="003D436C"/>
    <w:rsid w:val="003D4425"/>
    <w:rsid w:val="003D49C6"/>
    <w:rsid w:val="003D53FF"/>
    <w:rsid w:val="003D60B7"/>
    <w:rsid w:val="003D6DFD"/>
    <w:rsid w:val="003E0E2A"/>
    <w:rsid w:val="003E108A"/>
    <w:rsid w:val="003E12DA"/>
    <w:rsid w:val="003E15F0"/>
    <w:rsid w:val="003E16B9"/>
    <w:rsid w:val="003E2191"/>
    <w:rsid w:val="003E29F2"/>
    <w:rsid w:val="003E33A4"/>
    <w:rsid w:val="003E34A3"/>
    <w:rsid w:val="003E375A"/>
    <w:rsid w:val="003E382B"/>
    <w:rsid w:val="003E3835"/>
    <w:rsid w:val="003E3AD0"/>
    <w:rsid w:val="003E49FE"/>
    <w:rsid w:val="003E4D35"/>
    <w:rsid w:val="003E5224"/>
    <w:rsid w:val="003E5478"/>
    <w:rsid w:val="003E5590"/>
    <w:rsid w:val="003E5D42"/>
    <w:rsid w:val="003E5D71"/>
    <w:rsid w:val="003E61C0"/>
    <w:rsid w:val="003E6225"/>
    <w:rsid w:val="003E6370"/>
    <w:rsid w:val="003E680D"/>
    <w:rsid w:val="003E6F21"/>
    <w:rsid w:val="003E74BA"/>
    <w:rsid w:val="003E79E6"/>
    <w:rsid w:val="003E7F1D"/>
    <w:rsid w:val="003F0CB5"/>
    <w:rsid w:val="003F1928"/>
    <w:rsid w:val="003F1A33"/>
    <w:rsid w:val="003F1A45"/>
    <w:rsid w:val="003F2867"/>
    <w:rsid w:val="003F2D5D"/>
    <w:rsid w:val="003F2F2C"/>
    <w:rsid w:val="003F32CB"/>
    <w:rsid w:val="003F3E37"/>
    <w:rsid w:val="003F4198"/>
    <w:rsid w:val="003F4923"/>
    <w:rsid w:val="003F4CBC"/>
    <w:rsid w:val="003F5EC4"/>
    <w:rsid w:val="003F6012"/>
    <w:rsid w:val="003F7277"/>
    <w:rsid w:val="0040016D"/>
    <w:rsid w:val="0040046A"/>
    <w:rsid w:val="00401569"/>
    <w:rsid w:val="0040169A"/>
    <w:rsid w:val="00401D53"/>
    <w:rsid w:val="00401DC1"/>
    <w:rsid w:val="004027C2"/>
    <w:rsid w:val="00402CAB"/>
    <w:rsid w:val="00402D3C"/>
    <w:rsid w:val="00403FC5"/>
    <w:rsid w:val="00404386"/>
    <w:rsid w:val="004059DB"/>
    <w:rsid w:val="00406B3E"/>
    <w:rsid w:val="00406D36"/>
    <w:rsid w:val="00406E72"/>
    <w:rsid w:val="0040748C"/>
    <w:rsid w:val="0040766E"/>
    <w:rsid w:val="00407D43"/>
    <w:rsid w:val="00407FE7"/>
    <w:rsid w:val="004114D6"/>
    <w:rsid w:val="00411C61"/>
    <w:rsid w:val="004124EB"/>
    <w:rsid w:val="004125A1"/>
    <w:rsid w:val="00412B51"/>
    <w:rsid w:val="004143E5"/>
    <w:rsid w:val="00414EC2"/>
    <w:rsid w:val="00414F37"/>
    <w:rsid w:val="00415682"/>
    <w:rsid w:val="0041608D"/>
    <w:rsid w:val="00416D19"/>
    <w:rsid w:val="00416D4E"/>
    <w:rsid w:val="00417338"/>
    <w:rsid w:val="00417496"/>
    <w:rsid w:val="0042051E"/>
    <w:rsid w:val="00420BE0"/>
    <w:rsid w:val="00420EC6"/>
    <w:rsid w:val="00421381"/>
    <w:rsid w:val="004214CA"/>
    <w:rsid w:val="00421CED"/>
    <w:rsid w:val="00422822"/>
    <w:rsid w:val="004237E7"/>
    <w:rsid w:val="00424833"/>
    <w:rsid w:val="004250F4"/>
    <w:rsid w:val="004255DF"/>
    <w:rsid w:val="00425817"/>
    <w:rsid w:val="00426322"/>
    <w:rsid w:val="00427FE4"/>
    <w:rsid w:val="00430172"/>
    <w:rsid w:val="0043095A"/>
    <w:rsid w:val="00430D28"/>
    <w:rsid w:val="00431371"/>
    <w:rsid w:val="004317FE"/>
    <w:rsid w:val="004320F4"/>
    <w:rsid w:val="00432D7A"/>
    <w:rsid w:val="00432E42"/>
    <w:rsid w:val="004338F2"/>
    <w:rsid w:val="00433E3E"/>
    <w:rsid w:val="00434934"/>
    <w:rsid w:val="00434CAD"/>
    <w:rsid w:val="004358D5"/>
    <w:rsid w:val="00435DCA"/>
    <w:rsid w:val="00436451"/>
    <w:rsid w:val="00440041"/>
    <w:rsid w:val="00440C56"/>
    <w:rsid w:val="00440C94"/>
    <w:rsid w:val="00440F75"/>
    <w:rsid w:val="00441104"/>
    <w:rsid w:val="004412F5"/>
    <w:rsid w:val="004413AD"/>
    <w:rsid w:val="004419DF"/>
    <w:rsid w:val="004427D4"/>
    <w:rsid w:val="004433F3"/>
    <w:rsid w:val="00446121"/>
    <w:rsid w:val="004462A7"/>
    <w:rsid w:val="004501E3"/>
    <w:rsid w:val="004503F7"/>
    <w:rsid w:val="004504EE"/>
    <w:rsid w:val="00451D96"/>
    <w:rsid w:val="00451F5B"/>
    <w:rsid w:val="00452106"/>
    <w:rsid w:val="00452695"/>
    <w:rsid w:val="00452B2C"/>
    <w:rsid w:val="00452C2D"/>
    <w:rsid w:val="004533C2"/>
    <w:rsid w:val="00453A0B"/>
    <w:rsid w:val="00453B67"/>
    <w:rsid w:val="00453EEF"/>
    <w:rsid w:val="00454042"/>
    <w:rsid w:val="00454C58"/>
    <w:rsid w:val="00454FDD"/>
    <w:rsid w:val="00455448"/>
    <w:rsid w:val="004556E6"/>
    <w:rsid w:val="00455836"/>
    <w:rsid w:val="00455BAB"/>
    <w:rsid w:val="00457C81"/>
    <w:rsid w:val="00457E59"/>
    <w:rsid w:val="00460ACA"/>
    <w:rsid w:val="0046177E"/>
    <w:rsid w:val="0046294F"/>
    <w:rsid w:val="00462F45"/>
    <w:rsid w:val="00463A83"/>
    <w:rsid w:val="00463C0C"/>
    <w:rsid w:val="00463CEB"/>
    <w:rsid w:val="00463E4B"/>
    <w:rsid w:val="0046410A"/>
    <w:rsid w:val="00466718"/>
    <w:rsid w:val="00466FDF"/>
    <w:rsid w:val="004671D3"/>
    <w:rsid w:val="004674F1"/>
    <w:rsid w:val="00467517"/>
    <w:rsid w:val="004676C6"/>
    <w:rsid w:val="00467E64"/>
    <w:rsid w:val="00470412"/>
    <w:rsid w:val="004704BF"/>
    <w:rsid w:val="004707B0"/>
    <w:rsid w:val="00470B35"/>
    <w:rsid w:val="00470BA9"/>
    <w:rsid w:val="0047120F"/>
    <w:rsid w:val="0047147B"/>
    <w:rsid w:val="004717CA"/>
    <w:rsid w:val="00471F1C"/>
    <w:rsid w:val="00471FBA"/>
    <w:rsid w:val="00472DD8"/>
    <w:rsid w:val="004733DD"/>
    <w:rsid w:val="004740FA"/>
    <w:rsid w:val="00474B94"/>
    <w:rsid w:val="00475133"/>
    <w:rsid w:val="0047541E"/>
    <w:rsid w:val="00475479"/>
    <w:rsid w:val="004754CE"/>
    <w:rsid w:val="004757F7"/>
    <w:rsid w:val="00476083"/>
    <w:rsid w:val="0047610D"/>
    <w:rsid w:val="004768C8"/>
    <w:rsid w:val="004770EA"/>
    <w:rsid w:val="0048068E"/>
    <w:rsid w:val="004813CA"/>
    <w:rsid w:val="004820F9"/>
    <w:rsid w:val="00482A23"/>
    <w:rsid w:val="00484409"/>
    <w:rsid w:val="004860F7"/>
    <w:rsid w:val="00486A25"/>
    <w:rsid w:val="00486BA7"/>
    <w:rsid w:val="00487B49"/>
    <w:rsid w:val="00490676"/>
    <w:rsid w:val="004906E4"/>
    <w:rsid w:val="00492E25"/>
    <w:rsid w:val="004931D2"/>
    <w:rsid w:val="004935C9"/>
    <w:rsid w:val="00493A75"/>
    <w:rsid w:val="00493DF6"/>
    <w:rsid w:val="00494767"/>
    <w:rsid w:val="004959A7"/>
    <w:rsid w:val="004967AC"/>
    <w:rsid w:val="00496DCE"/>
    <w:rsid w:val="00496ECB"/>
    <w:rsid w:val="004A0980"/>
    <w:rsid w:val="004A11BC"/>
    <w:rsid w:val="004A13AA"/>
    <w:rsid w:val="004A16E6"/>
    <w:rsid w:val="004A1E33"/>
    <w:rsid w:val="004A1F31"/>
    <w:rsid w:val="004A2264"/>
    <w:rsid w:val="004A260F"/>
    <w:rsid w:val="004A2705"/>
    <w:rsid w:val="004A2D08"/>
    <w:rsid w:val="004A352F"/>
    <w:rsid w:val="004A366C"/>
    <w:rsid w:val="004A3CFD"/>
    <w:rsid w:val="004A3DB5"/>
    <w:rsid w:val="004A46E7"/>
    <w:rsid w:val="004A4D82"/>
    <w:rsid w:val="004A4F92"/>
    <w:rsid w:val="004A553D"/>
    <w:rsid w:val="004A55D8"/>
    <w:rsid w:val="004A60C1"/>
    <w:rsid w:val="004A6547"/>
    <w:rsid w:val="004A6C74"/>
    <w:rsid w:val="004B0100"/>
    <w:rsid w:val="004B0205"/>
    <w:rsid w:val="004B05F2"/>
    <w:rsid w:val="004B0B27"/>
    <w:rsid w:val="004B1258"/>
    <w:rsid w:val="004B19D7"/>
    <w:rsid w:val="004B1CE4"/>
    <w:rsid w:val="004B3180"/>
    <w:rsid w:val="004B3774"/>
    <w:rsid w:val="004B37C9"/>
    <w:rsid w:val="004B4416"/>
    <w:rsid w:val="004B4801"/>
    <w:rsid w:val="004B4A97"/>
    <w:rsid w:val="004B5610"/>
    <w:rsid w:val="004B5BBB"/>
    <w:rsid w:val="004B5CD2"/>
    <w:rsid w:val="004B5D5F"/>
    <w:rsid w:val="004B6246"/>
    <w:rsid w:val="004B6360"/>
    <w:rsid w:val="004B6A54"/>
    <w:rsid w:val="004B751C"/>
    <w:rsid w:val="004B7AFF"/>
    <w:rsid w:val="004C0E58"/>
    <w:rsid w:val="004C10D6"/>
    <w:rsid w:val="004C2990"/>
    <w:rsid w:val="004C3494"/>
    <w:rsid w:val="004C3944"/>
    <w:rsid w:val="004C4FE7"/>
    <w:rsid w:val="004C5DCA"/>
    <w:rsid w:val="004C6028"/>
    <w:rsid w:val="004C619A"/>
    <w:rsid w:val="004C6E23"/>
    <w:rsid w:val="004D0471"/>
    <w:rsid w:val="004D0F31"/>
    <w:rsid w:val="004D0F76"/>
    <w:rsid w:val="004D1E4B"/>
    <w:rsid w:val="004D291C"/>
    <w:rsid w:val="004D31B4"/>
    <w:rsid w:val="004D3870"/>
    <w:rsid w:val="004D3A22"/>
    <w:rsid w:val="004D402E"/>
    <w:rsid w:val="004D4456"/>
    <w:rsid w:val="004D4920"/>
    <w:rsid w:val="004D4A0F"/>
    <w:rsid w:val="004D52BA"/>
    <w:rsid w:val="004D5CB6"/>
    <w:rsid w:val="004D613C"/>
    <w:rsid w:val="004D6AF6"/>
    <w:rsid w:val="004D7124"/>
    <w:rsid w:val="004D748F"/>
    <w:rsid w:val="004D789D"/>
    <w:rsid w:val="004E0562"/>
    <w:rsid w:val="004E0704"/>
    <w:rsid w:val="004E0A1D"/>
    <w:rsid w:val="004E0DB4"/>
    <w:rsid w:val="004E0ED7"/>
    <w:rsid w:val="004E23A1"/>
    <w:rsid w:val="004E4119"/>
    <w:rsid w:val="004E42BD"/>
    <w:rsid w:val="004E5451"/>
    <w:rsid w:val="004E5985"/>
    <w:rsid w:val="004E660F"/>
    <w:rsid w:val="004E677D"/>
    <w:rsid w:val="004E6CD2"/>
    <w:rsid w:val="004E76D5"/>
    <w:rsid w:val="004E7E7F"/>
    <w:rsid w:val="004E7ECD"/>
    <w:rsid w:val="004F0051"/>
    <w:rsid w:val="004F0E62"/>
    <w:rsid w:val="004F13A0"/>
    <w:rsid w:val="004F1A83"/>
    <w:rsid w:val="004F256F"/>
    <w:rsid w:val="004F29B5"/>
    <w:rsid w:val="004F2B43"/>
    <w:rsid w:val="004F2FC6"/>
    <w:rsid w:val="004F3045"/>
    <w:rsid w:val="004F3A55"/>
    <w:rsid w:val="004F48B2"/>
    <w:rsid w:val="004F6530"/>
    <w:rsid w:val="004F689F"/>
    <w:rsid w:val="004F6F78"/>
    <w:rsid w:val="004F74F9"/>
    <w:rsid w:val="004F7E67"/>
    <w:rsid w:val="004F7E92"/>
    <w:rsid w:val="00500509"/>
    <w:rsid w:val="005009A7"/>
    <w:rsid w:val="00500F3B"/>
    <w:rsid w:val="00501190"/>
    <w:rsid w:val="00501A31"/>
    <w:rsid w:val="00501B44"/>
    <w:rsid w:val="00501FDB"/>
    <w:rsid w:val="00502451"/>
    <w:rsid w:val="00502611"/>
    <w:rsid w:val="005028A6"/>
    <w:rsid w:val="00503635"/>
    <w:rsid w:val="00503927"/>
    <w:rsid w:val="0050401B"/>
    <w:rsid w:val="005042A8"/>
    <w:rsid w:val="005045DB"/>
    <w:rsid w:val="00504FDF"/>
    <w:rsid w:val="0050571F"/>
    <w:rsid w:val="00506039"/>
    <w:rsid w:val="00507324"/>
    <w:rsid w:val="00507449"/>
    <w:rsid w:val="00507985"/>
    <w:rsid w:val="00507C65"/>
    <w:rsid w:val="005102D7"/>
    <w:rsid w:val="00510AA5"/>
    <w:rsid w:val="0051110E"/>
    <w:rsid w:val="005114BD"/>
    <w:rsid w:val="00511DD4"/>
    <w:rsid w:val="00512EF6"/>
    <w:rsid w:val="005137FC"/>
    <w:rsid w:val="0051451F"/>
    <w:rsid w:val="005149F7"/>
    <w:rsid w:val="00514C46"/>
    <w:rsid w:val="00514F27"/>
    <w:rsid w:val="005154E4"/>
    <w:rsid w:val="005157D1"/>
    <w:rsid w:val="00515A31"/>
    <w:rsid w:val="00515D68"/>
    <w:rsid w:val="00515EC6"/>
    <w:rsid w:val="00516C02"/>
    <w:rsid w:val="00516C03"/>
    <w:rsid w:val="0051740B"/>
    <w:rsid w:val="005177E2"/>
    <w:rsid w:val="005200B8"/>
    <w:rsid w:val="005200EB"/>
    <w:rsid w:val="00520376"/>
    <w:rsid w:val="005207DA"/>
    <w:rsid w:val="00520D82"/>
    <w:rsid w:val="00521C70"/>
    <w:rsid w:val="00521E91"/>
    <w:rsid w:val="0052269B"/>
    <w:rsid w:val="00522834"/>
    <w:rsid w:val="00522BBC"/>
    <w:rsid w:val="00522FF0"/>
    <w:rsid w:val="00523004"/>
    <w:rsid w:val="0052308D"/>
    <w:rsid w:val="00524759"/>
    <w:rsid w:val="00524C66"/>
    <w:rsid w:val="005257AA"/>
    <w:rsid w:val="00525B14"/>
    <w:rsid w:val="00525B9C"/>
    <w:rsid w:val="005264BE"/>
    <w:rsid w:val="005265A9"/>
    <w:rsid w:val="00526672"/>
    <w:rsid w:val="00527195"/>
    <w:rsid w:val="00527504"/>
    <w:rsid w:val="00527FDB"/>
    <w:rsid w:val="0053117F"/>
    <w:rsid w:val="00531565"/>
    <w:rsid w:val="005317A3"/>
    <w:rsid w:val="00532041"/>
    <w:rsid w:val="00533AB5"/>
    <w:rsid w:val="00533C9D"/>
    <w:rsid w:val="00533F25"/>
    <w:rsid w:val="005359F9"/>
    <w:rsid w:val="00536472"/>
    <w:rsid w:val="005367D2"/>
    <w:rsid w:val="00536EA7"/>
    <w:rsid w:val="00540E70"/>
    <w:rsid w:val="005416EB"/>
    <w:rsid w:val="0054225C"/>
    <w:rsid w:val="0054281C"/>
    <w:rsid w:val="00542A40"/>
    <w:rsid w:val="00542C9F"/>
    <w:rsid w:val="00542D09"/>
    <w:rsid w:val="00542E5A"/>
    <w:rsid w:val="005430AA"/>
    <w:rsid w:val="00543100"/>
    <w:rsid w:val="00543390"/>
    <w:rsid w:val="00543477"/>
    <w:rsid w:val="005444FD"/>
    <w:rsid w:val="00544ED4"/>
    <w:rsid w:val="0054557C"/>
    <w:rsid w:val="00545B0B"/>
    <w:rsid w:val="005463F3"/>
    <w:rsid w:val="00546D6F"/>
    <w:rsid w:val="00546D7C"/>
    <w:rsid w:val="005470E5"/>
    <w:rsid w:val="005471D8"/>
    <w:rsid w:val="0054736F"/>
    <w:rsid w:val="00547E5C"/>
    <w:rsid w:val="00547EB2"/>
    <w:rsid w:val="00550752"/>
    <w:rsid w:val="00550F72"/>
    <w:rsid w:val="005512AB"/>
    <w:rsid w:val="0055140C"/>
    <w:rsid w:val="0055157F"/>
    <w:rsid w:val="005516A6"/>
    <w:rsid w:val="00551886"/>
    <w:rsid w:val="00552022"/>
    <w:rsid w:val="005524A6"/>
    <w:rsid w:val="00552A27"/>
    <w:rsid w:val="00552FDB"/>
    <w:rsid w:val="00553013"/>
    <w:rsid w:val="00553FFE"/>
    <w:rsid w:val="0055441C"/>
    <w:rsid w:val="00554517"/>
    <w:rsid w:val="00554875"/>
    <w:rsid w:val="005548E6"/>
    <w:rsid w:val="005565DA"/>
    <w:rsid w:val="00557C59"/>
    <w:rsid w:val="00557F97"/>
    <w:rsid w:val="00560219"/>
    <w:rsid w:val="00560C65"/>
    <w:rsid w:val="00560FE1"/>
    <w:rsid w:val="005629EA"/>
    <w:rsid w:val="0056341F"/>
    <w:rsid w:val="005636A7"/>
    <w:rsid w:val="00563B15"/>
    <w:rsid w:val="005644BF"/>
    <w:rsid w:val="00564662"/>
    <w:rsid w:val="005650F0"/>
    <w:rsid w:val="00565D63"/>
    <w:rsid w:val="00565EAC"/>
    <w:rsid w:val="005660EE"/>
    <w:rsid w:val="00566D83"/>
    <w:rsid w:val="00566F90"/>
    <w:rsid w:val="00567107"/>
    <w:rsid w:val="0056712A"/>
    <w:rsid w:val="005671F4"/>
    <w:rsid w:val="00567B81"/>
    <w:rsid w:val="005703EB"/>
    <w:rsid w:val="005707A6"/>
    <w:rsid w:val="005716C0"/>
    <w:rsid w:val="00571B55"/>
    <w:rsid w:val="00571D28"/>
    <w:rsid w:val="00572487"/>
    <w:rsid w:val="00572DB1"/>
    <w:rsid w:val="005732C0"/>
    <w:rsid w:val="005734B4"/>
    <w:rsid w:val="00574CBF"/>
    <w:rsid w:val="00574EC4"/>
    <w:rsid w:val="00575906"/>
    <w:rsid w:val="00576352"/>
    <w:rsid w:val="005763CD"/>
    <w:rsid w:val="0057666C"/>
    <w:rsid w:val="00576B6C"/>
    <w:rsid w:val="005779CE"/>
    <w:rsid w:val="00580504"/>
    <w:rsid w:val="005809E6"/>
    <w:rsid w:val="00580C71"/>
    <w:rsid w:val="00580D90"/>
    <w:rsid w:val="00581240"/>
    <w:rsid w:val="00581509"/>
    <w:rsid w:val="005819D3"/>
    <w:rsid w:val="00581D3A"/>
    <w:rsid w:val="00581F56"/>
    <w:rsid w:val="00581F99"/>
    <w:rsid w:val="005820D5"/>
    <w:rsid w:val="00582825"/>
    <w:rsid w:val="005830DF"/>
    <w:rsid w:val="0058415E"/>
    <w:rsid w:val="00584857"/>
    <w:rsid w:val="00584CFC"/>
    <w:rsid w:val="00584E36"/>
    <w:rsid w:val="00585FEF"/>
    <w:rsid w:val="00586DA9"/>
    <w:rsid w:val="0058721E"/>
    <w:rsid w:val="0058730D"/>
    <w:rsid w:val="0059004B"/>
    <w:rsid w:val="0059037D"/>
    <w:rsid w:val="00590A70"/>
    <w:rsid w:val="00592304"/>
    <w:rsid w:val="00592688"/>
    <w:rsid w:val="00592925"/>
    <w:rsid w:val="00592B94"/>
    <w:rsid w:val="00592F07"/>
    <w:rsid w:val="00593BD5"/>
    <w:rsid w:val="00594561"/>
    <w:rsid w:val="00595023"/>
    <w:rsid w:val="00595134"/>
    <w:rsid w:val="00595DCF"/>
    <w:rsid w:val="005970A6"/>
    <w:rsid w:val="00597618"/>
    <w:rsid w:val="005A03A4"/>
    <w:rsid w:val="005A0F5C"/>
    <w:rsid w:val="005A13EF"/>
    <w:rsid w:val="005A173C"/>
    <w:rsid w:val="005A1D0C"/>
    <w:rsid w:val="005A1F62"/>
    <w:rsid w:val="005A21B4"/>
    <w:rsid w:val="005A348C"/>
    <w:rsid w:val="005A3BC5"/>
    <w:rsid w:val="005A4204"/>
    <w:rsid w:val="005A4405"/>
    <w:rsid w:val="005A489F"/>
    <w:rsid w:val="005A582C"/>
    <w:rsid w:val="005A5D07"/>
    <w:rsid w:val="005A6597"/>
    <w:rsid w:val="005A6A92"/>
    <w:rsid w:val="005A7059"/>
    <w:rsid w:val="005A739C"/>
    <w:rsid w:val="005B05E1"/>
    <w:rsid w:val="005B0616"/>
    <w:rsid w:val="005B0B18"/>
    <w:rsid w:val="005B0BC4"/>
    <w:rsid w:val="005B2154"/>
    <w:rsid w:val="005B23E2"/>
    <w:rsid w:val="005B3488"/>
    <w:rsid w:val="005B4C88"/>
    <w:rsid w:val="005B5FC4"/>
    <w:rsid w:val="005B64C2"/>
    <w:rsid w:val="005B6832"/>
    <w:rsid w:val="005B6854"/>
    <w:rsid w:val="005B6E92"/>
    <w:rsid w:val="005B71BA"/>
    <w:rsid w:val="005B79C8"/>
    <w:rsid w:val="005B7C65"/>
    <w:rsid w:val="005C08DC"/>
    <w:rsid w:val="005C0D6A"/>
    <w:rsid w:val="005C0F7C"/>
    <w:rsid w:val="005C157D"/>
    <w:rsid w:val="005C1875"/>
    <w:rsid w:val="005C18A9"/>
    <w:rsid w:val="005C1C73"/>
    <w:rsid w:val="005C1E0E"/>
    <w:rsid w:val="005C1E87"/>
    <w:rsid w:val="005C22AA"/>
    <w:rsid w:val="005C2337"/>
    <w:rsid w:val="005C2446"/>
    <w:rsid w:val="005C33CE"/>
    <w:rsid w:val="005C3F52"/>
    <w:rsid w:val="005C41C1"/>
    <w:rsid w:val="005C525B"/>
    <w:rsid w:val="005C5989"/>
    <w:rsid w:val="005C5BFC"/>
    <w:rsid w:val="005C6499"/>
    <w:rsid w:val="005C6668"/>
    <w:rsid w:val="005C6872"/>
    <w:rsid w:val="005C7108"/>
    <w:rsid w:val="005C7244"/>
    <w:rsid w:val="005C7263"/>
    <w:rsid w:val="005C77F5"/>
    <w:rsid w:val="005C79F9"/>
    <w:rsid w:val="005D0D3B"/>
    <w:rsid w:val="005D10D5"/>
    <w:rsid w:val="005D1432"/>
    <w:rsid w:val="005D197A"/>
    <w:rsid w:val="005D1D07"/>
    <w:rsid w:val="005D2251"/>
    <w:rsid w:val="005D22F5"/>
    <w:rsid w:val="005D23DC"/>
    <w:rsid w:val="005D2887"/>
    <w:rsid w:val="005D329D"/>
    <w:rsid w:val="005D3479"/>
    <w:rsid w:val="005D3CD8"/>
    <w:rsid w:val="005D41C8"/>
    <w:rsid w:val="005D4597"/>
    <w:rsid w:val="005D4DD7"/>
    <w:rsid w:val="005D5E67"/>
    <w:rsid w:val="005D6182"/>
    <w:rsid w:val="005D6220"/>
    <w:rsid w:val="005D6F68"/>
    <w:rsid w:val="005E04A3"/>
    <w:rsid w:val="005E097E"/>
    <w:rsid w:val="005E09A8"/>
    <w:rsid w:val="005E155D"/>
    <w:rsid w:val="005E22D6"/>
    <w:rsid w:val="005E2344"/>
    <w:rsid w:val="005E29E3"/>
    <w:rsid w:val="005E2CC5"/>
    <w:rsid w:val="005E2D12"/>
    <w:rsid w:val="005E2D7F"/>
    <w:rsid w:val="005E30D6"/>
    <w:rsid w:val="005E4001"/>
    <w:rsid w:val="005E4949"/>
    <w:rsid w:val="005E5022"/>
    <w:rsid w:val="005E541F"/>
    <w:rsid w:val="005E6134"/>
    <w:rsid w:val="005E6953"/>
    <w:rsid w:val="005E6F65"/>
    <w:rsid w:val="005E7A08"/>
    <w:rsid w:val="005F1D89"/>
    <w:rsid w:val="005F26EF"/>
    <w:rsid w:val="005F345B"/>
    <w:rsid w:val="005F3528"/>
    <w:rsid w:val="005F3884"/>
    <w:rsid w:val="005F39C5"/>
    <w:rsid w:val="005F3E32"/>
    <w:rsid w:val="005F3EA9"/>
    <w:rsid w:val="005F3F15"/>
    <w:rsid w:val="005F5358"/>
    <w:rsid w:val="005F6140"/>
    <w:rsid w:val="006000C8"/>
    <w:rsid w:val="00600238"/>
    <w:rsid w:val="00600944"/>
    <w:rsid w:val="00600A18"/>
    <w:rsid w:val="00600C70"/>
    <w:rsid w:val="006016CF"/>
    <w:rsid w:val="00601ADA"/>
    <w:rsid w:val="0060205A"/>
    <w:rsid w:val="006020E7"/>
    <w:rsid w:val="0060274D"/>
    <w:rsid w:val="00602F6C"/>
    <w:rsid w:val="00603C4B"/>
    <w:rsid w:val="006045C4"/>
    <w:rsid w:val="00604601"/>
    <w:rsid w:val="006046D3"/>
    <w:rsid w:val="006053E7"/>
    <w:rsid w:val="00606086"/>
    <w:rsid w:val="00606C35"/>
    <w:rsid w:val="00606CDC"/>
    <w:rsid w:val="00606DFF"/>
    <w:rsid w:val="00607525"/>
    <w:rsid w:val="00607527"/>
    <w:rsid w:val="00607B66"/>
    <w:rsid w:val="0061058B"/>
    <w:rsid w:val="00611092"/>
    <w:rsid w:val="00611314"/>
    <w:rsid w:val="00611520"/>
    <w:rsid w:val="00611CD8"/>
    <w:rsid w:val="00612233"/>
    <w:rsid w:val="00612CBA"/>
    <w:rsid w:val="00613510"/>
    <w:rsid w:val="006135AC"/>
    <w:rsid w:val="00613D18"/>
    <w:rsid w:val="00613E0A"/>
    <w:rsid w:val="0061411E"/>
    <w:rsid w:val="00614146"/>
    <w:rsid w:val="0061429A"/>
    <w:rsid w:val="0061520C"/>
    <w:rsid w:val="00615225"/>
    <w:rsid w:val="006157B7"/>
    <w:rsid w:val="006160CA"/>
    <w:rsid w:val="0061647F"/>
    <w:rsid w:val="00616BA2"/>
    <w:rsid w:val="00616C9E"/>
    <w:rsid w:val="00616CAE"/>
    <w:rsid w:val="0061796C"/>
    <w:rsid w:val="00617E08"/>
    <w:rsid w:val="00620B60"/>
    <w:rsid w:val="006214D2"/>
    <w:rsid w:val="00621992"/>
    <w:rsid w:val="00621FF5"/>
    <w:rsid w:val="00622078"/>
    <w:rsid w:val="00622369"/>
    <w:rsid w:val="00622B42"/>
    <w:rsid w:val="00623F98"/>
    <w:rsid w:val="00624425"/>
    <w:rsid w:val="00624EB3"/>
    <w:rsid w:val="006252F9"/>
    <w:rsid w:val="006257E9"/>
    <w:rsid w:val="00625D55"/>
    <w:rsid w:val="006271F8"/>
    <w:rsid w:val="00627759"/>
    <w:rsid w:val="00627CAA"/>
    <w:rsid w:val="0063018F"/>
    <w:rsid w:val="00630576"/>
    <w:rsid w:val="006307B9"/>
    <w:rsid w:val="00630AB6"/>
    <w:rsid w:val="00630D80"/>
    <w:rsid w:val="006329FE"/>
    <w:rsid w:val="00632AB7"/>
    <w:rsid w:val="00633681"/>
    <w:rsid w:val="00633C3B"/>
    <w:rsid w:val="00633DC3"/>
    <w:rsid w:val="00634024"/>
    <w:rsid w:val="00634638"/>
    <w:rsid w:val="006346A1"/>
    <w:rsid w:val="006346CB"/>
    <w:rsid w:val="006351D9"/>
    <w:rsid w:val="006358EF"/>
    <w:rsid w:val="0063609C"/>
    <w:rsid w:val="00640375"/>
    <w:rsid w:val="00640762"/>
    <w:rsid w:val="00640EFA"/>
    <w:rsid w:val="006410C8"/>
    <w:rsid w:val="00641BC7"/>
    <w:rsid w:val="00641C52"/>
    <w:rsid w:val="00641E34"/>
    <w:rsid w:val="00642BD5"/>
    <w:rsid w:val="00643552"/>
    <w:rsid w:val="00644057"/>
    <w:rsid w:val="00644DA0"/>
    <w:rsid w:val="006454CF"/>
    <w:rsid w:val="00645E53"/>
    <w:rsid w:val="006468B7"/>
    <w:rsid w:val="0064739E"/>
    <w:rsid w:val="00647451"/>
    <w:rsid w:val="00650181"/>
    <w:rsid w:val="00652189"/>
    <w:rsid w:val="006521AA"/>
    <w:rsid w:val="0065347F"/>
    <w:rsid w:val="00654DD0"/>
    <w:rsid w:val="0065548A"/>
    <w:rsid w:val="006558AB"/>
    <w:rsid w:val="0065593E"/>
    <w:rsid w:val="006559F7"/>
    <w:rsid w:val="00655EDB"/>
    <w:rsid w:val="00655F48"/>
    <w:rsid w:val="006566A2"/>
    <w:rsid w:val="00656AB5"/>
    <w:rsid w:val="00656E06"/>
    <w:rsid w:val="00657416"/>
    <w:rsid w:val="0066006A"/>
    <w:rsid w:val="00660896"/>
    <w:rsid w:val="006611D0"/>
    <w:rsid w:val="00661A72"/>
    <w:rsid w:val="00661F52"/>
    <w:rsid w:val="00661FEA"/>
    <w:rsid w:val="006621FD"/>
    <w:rsid w:val="0066252E"/>
    <w:rsid w:val="006625D8"/>
    <w:rsid w:val="00663417"/>
    <w:rsid w:val="00664A1B"/>
    <w:rsid w:val="006651A9"/>
    <w:rsid w:val="00665827"/>
    <w:rsid w:val="00665889"/>
    <w:rsid w:val="00665D01"/>
    <w:rsid w:val="00666134"/>
    <w:rsid w:val="0066656A"/>
    <w:rsid w:val="00670BE4"/>
    <w:rsid w:val="00670DFD"/>
    <w:rsid w:val="00671766"/>
    <w:rsid w:val="0067186A"/>
    <w:rsid w:val="0067193C"/>
    <w:rsid w:val="0067194D"/>
    <w:rsid w:val="00671952"/>
    <w:rsid w:val="00671A43"/>
    <w:rsid w:val="00671CE4"/>
    <w:rsid w:val="00671E78"/>
    <w:rsid w:val="0067209D"/>
    <w:rsid w:val="00672154"/>
    <w:rsid w:val="0067225A"/>
    <w:rsid w:val="0067264D"/>
    <w:rsid w:val="00672D56"/>
    <w:rsid w:val="00673BD2"/>
    <w:rsid w:val="00675CE3"/>
    <w:rsid w:val="0067603F"/>
    <w:rsid w:val="0067621A"/>
    <w:rsid w:val="00677683"/>
    <w:rsid w:val="00677FEC"/>
    <w:rsid w:val="00680014"/>
    <w:rsid w:val="006803AF"/>
    <w:rsid w:val="0068049D"/>
    <w:rsid w:val="006829A5"/>
    <w:rsid w:val="00683E37"/>
    <w:rsid w:val="00683F6B"/>
    <w:rsid w:val="006840E0"/>
    <w:rsid w:val="00684EF1"/>
    <w:rsid w:val="00685757"/>
    <w:rsid w:val="00685959"/>
    <w:rsid w:val="00686776"/>
    <w:rsid w:val="00687131"/>
    <w:rsid w:val="00687316"/>
    <w:rsid w:val="006875F5"/>
    <w:rsid w:val="00687ABE"/>
    <w:rsid w:val="00690474"/>
    <w:rsid w:val="006908FD"/>
    <w:rsid w:val="00690ABA"/>
    <w:rsid w:val="00690C80"/>
    <w:rsid w:val="00691246"/>
    <w:rsid w:val="0069152C"/>
    <w:rsid w:val="006917C7"/>
    <w:rsid w:val="00691A1F"/>
    <w:rsid w:val="0069215F"/>
    <w:rsid w:val="006933D6"/>
    <w:rsid w:val="00693945"/>
    <w:rsid w:val="00693B5E"/>
    <w:rsid w:val="00693D58"/>
    <w:rsid w:val="00694A90"/>
    <w:rsid w:val="00694CB8"/>
    <w:rsid w:val="00694CF5"/>
    <w:rsid w:val="00694E06"/>
    <w:rsid w:val="00695213"/>
    <w:rsid w:val="00695F95"/>
    <w:rsid w:val="00697776"/>
    <w:rsid w:val="0069779F"/>
    <w:rsid w:val="00697816"/>
    <w:rsid w:val="00697C55"/>
    <w:rsid w:val="006A092D"/>
    <w:rsid w:val="006A09EF"/>
    <w:rsid w:val="006A0EFA"/>
    <w:rsid w:val="006A1280"/>
    <w:rsid w:val="006A16ED"/>
    <w:rsid w:val="006A17D4"/>
    <w:rsid w:val="006A1A09"/>
    <w:rsid w:val="006A1CB8"/>
    <w:rsid w:val="006A1F70"/>
    <w:rsid w:val="006A2086"/>
    <w:rsid w:val="006A2376"/>
    <w:rsid w:val="006A2407"/>
    <w:rsid w:val="006A28B9"/>
    <w:rsid w:val="006A30E6"/>
    <w:rsid w:val="006A4BEB"/>
    <w:rsid w:val="006A5149"/>
    <w:rsid w:val="006A59E6"/>
    <w:rsid w:val="006A60A8"/>
    <w:rsid w:val="006A6211"/>
    <w:rsid w:val="006A6BB9"/>
    <w:rsid w:val="006A6D16"/>
    <w:rsid w:val="006A751C"/>
    <w:rsid w:val="006B0870"/>
    <w:rsid w:val="006B14DE"/>
    <w:rsid w:val="006B32BF"/>
    <w:rsid w:val="006B3FBD"/>
    <w:rsid w:val="006B4053"/>
    <w:rsid w:val="006B49B2"/>
    <w:rsid w:val="006B4C98"/>
    <w:rsid w:val="006B4CDF"/>
    <w:rsid w:val="006B4D71"/>
    <w:rsid w:val="006B4FDA"/>
    <w:rsid w:val="006B5EA6"/>
    <w:rsid w:val="006B5F0A"/>
    <w:rsid w:val="006B6642"/>
    <w:rsid w:val="006B6D87"/>
    <w:rsid w:val="006B7A41"/>
    <w:rsid w:val="006C0CD2"/>
    <w:rsid w:val="006C1C18"/>
    <w:rsid w:val="006C2375"/>
    <w:rsid w:val="006C39EA"/>
    <w:rsid w:val="006C3D38"/>
    <w:rsid w:val="006C462F"/>
    <w:rsid w:val="006C48E5"/>
    <w:rsid w:val="006C4CC1"/>
    <w:rsid w:val="006C5A0A"/>
    <w:rsid w:val="006C5AD6"/>
    <w:rsid w:val="006C5E8E"/>
    <w:rsid w:val="006C7B9C"/>
    <w:rsid w:val="006D0001"/>
    <w:rsid w:val="006D111E"/>
    <w:rsid w:val="006D1540"/>
    <w:rsid w:val="006D1B42"/>
    <w:rsid w:val="006D1F97"/>
    <w:rsid w:val="006D1FB8"/>
    <w:rsid w:val="006D214D"/>
    <w:rsid w:val="006D21C2"/>
    <w:rsid w:val="006D26F2"/>
    <w:rsid w:val="006D2A7F"/>
    <w:rsid w:val="006D38A2"/>
    <w:rsid w:val="006D38BD"/>
    <w:rsid w:val="006D43C7"/>
    <w:rsid w:val="006D4B3D"/>
    <w:rsid w:val="006D5C73"/>
    <w:rsid w:val="006D6684"/>
    <w:rsid w:val="006D6AA3"/>
    <w:rsid w:val="006E10C8"/>
    <w:rsid w:val="006E17B4"/>
    <w:rsid w:val="006E1970"/>
    <w:rsid w:val="006E31EF"/>
    <w:rsid w:val="006E3B04"/>
    <w:rsid w:val="006E43C4"/>
    <w:rsid w:val="006E44DF"/>
    <w:rsid w:val="006E46BF"/>
    <w:rsid w:val="006E4700"/>
    <w:rsid w:val="006E5BAD"/>
    <w:rsid w:val="006E6687"/>
    <w:rsid w:val="006E66C6"/>
    <w:rsid w:val="006E6D41"/>
    <w:rsid w:val="006E6F97"/>
    <w:rsid w:val="006E76D6"/>
    <w:rsid w:val="006E7F6B"/>
    <w:rsid w:val="006F01A1"/>
    <w:rsid w:val="006F04F9"/>
    <w:rsid w:val="006F06D8"/>
    <w:rsid w:val="006F0FAC"/>
    <w:rsid w:val="006F14B3"/>
    <w:rsid w:val="006F207D"/>
    <w:rsid w:val="006F2107"/>
    <w:rsid w:val="006F2339"/>
    <w:rsid w:val="006F29CA"/>
    <w:rsid w:val="006F377B"/>
    <w:rsid w:val="006F3D05"/>
    <w:rsid w:val="006F3FB2"/>
    <w:rsid w:val="006F422F"/>
    <w:rsid w:val="006F5165"/>
    <w:rsid w:val="006F53FA"/>
    <w:rsid w:val="006F6178"/>
    <w:rsid w:val="006F67F9"/>
    <w:rsid w:val="006F76D3"/>
    <w:rsid w:val="006F7DB2"/>
    <w:rsid w:val="00700250"/>
    <w:rsid w:val="00700289"/>
    <w:rsid w:val="00700CF2"/>
    <w:rsid w:val="00701BDE"/>
    <w:rsid w:val="00702265"/>
    <w:rsid w:val="00702B90"/>
    <w:rsid w:val="00702EB0"/>
    <w:rsid w:val="00703666"/>
    <w:rsid w:val="00704360"/>
    <w:rsid w:val="00704523"/>
    <w:rsid w:val="007051F4"/>
    <w:rsid w:val="007059DC"/>
    <w:rsid w:val="00705DC1"/>
    <w:rsid w:val="007065E2"/>
    <w:rsid w:val="007065FF"/>
    <w:rsid w:val="0070695A"/>
    <w:rsid w:val="00706CD8"/>
    <w:rsid w:val="00707B73"/>
    <w:rsid w:val="00707DDC"/>
    <w:rsid w:val="007105CD"/>
    <w:rsid w:val="00710AC0"/>
    <w:rsid w:val="00710E51"/>
    <w:rsid w:val="00710E6A"/>
    <w:rsid w:val="00710E88"/>
    <w:rsid w:val="007126B3"/>
    <w:rsid w:val="00712C5A"/>
    <w:rsid w:val="00712E63"/>
    <w:rsid w:val="00713283"/>
    <w:rsid w:val="007132C2"/>
    <w:rsid w:val="007141C4"/>
    <w:rsid w:val="0071435F"/>
    <w:rsid w:val="00714F24"/>
    <w:rsid w:val="00714F54"/>
    <w:rsid w:val="00715C9F"/>
    <w:rsid w:val="0071615E"/>
    <w:rsid w:val="0071697F"/>
    <w:rsid w:val="00717A19"/>
    <w:rsid w:val="00717B3C"/>
    <w:rsid w:val="007205AF"/>
    <w:rsid w:val="00720725"/>
    <w:rsid w:val="00720FAE"/>
    <w:rsid w:val="0072140B"/>
    <w:rsid w:val="00722AC8"/>
    <w:rsid w:val="00722B49"/>
    <w:rsid w:val="00722C5B"/>
    <w:rsid w:val="007231B1"/>
    <w:rsid w:val="00723494"/>
    <w:rsid w:val="007234A9"/>
    <w:rsid w:val="007243C4"/>
    <w:rsid w:val="007249EF"/>
    <w:rsid w:val="00724FBD"/>
    <w:rsid w:val="007253EC"/>
    <w:rsid w:val="00725C09"/>
    <w:rsid w:val="00725C26"/>
    <w:rsid w:val="007265A9"/>
    <w:rsid w:val="00726823"/>
    <w:rsid w:val="00726DA3"/>
    <w:rsid w:val="00727019"/>
    <w:rsid w:val="007275B7"/>
    <w:rsid w:val="00727F11"/>
    <w:rsid w:val="007305FA"/>
    <w:rsid w:val="00730DDB"/>
    <w:rsid w:val="007311CB"/>
    <w:rsid w:val="007313E9"/>
    <w:rsid w:val="0073195D"/>
    <w:rsid w:val="007321D5"/>
    <w:rsid w:val="007323CF"/>
    <w:rsid w:val="007326DB"/>
    <w:rsid w:val="007331AA"/>
    <w:rsid w:val="00733222"/>
    <w:rsid w:val="00733BCF"/>
    <w:rsid w:val="0073442D"/>
    <w:rsid w:val="0073536C"/>
    <w:rsid w:val="0073583E"/>
    <w:rsid w:val="00735E9F"/>
    <w:rsid w:val="0073618B"/>
    <w:rsid w:val="00736379"/>
    <w:rsid w:val="007365D2"/>
    <w:rsid w:val="007373BC"/>
    <w:rsid w:val="0073742A"/>
    <w:rsid w:val="00737549"/>
    <w:rsid w:val="00737FCA"/>
    <w:rsid w:val="007407D3"/>
    <w:rsid w:val="00740916"/>
    <w:rsid w:val="007409F3"/>
    <w:rsid w:val="00740F20"/>
    <w:rsid w:val="00741AD7"/>
    <w:rsid w:val="00741C17"/>
    <w:rsid w:val="007423F4"/>
    <w:rsid w:val="00742E9E"/>
    <w:rsid w:val="0074310B"/>
    <w:rsid w:val="00744585"/>
    <w:rsid w:val="0074460F"/>
    <w:rsid w:val="007446A8"/>
    <w:rsid w:val="00745E36"/>
    <w:rsid w:val="007468F0"/>
    <w:rsid w:val="00746A32"/>
    <w:rsid w:val="00746B7E"/>
    <w:rsid w:val="00746DD0"/>
    <w:rsid w:val="007475A6"/>
    <w:rsid w:val="0074799F"/>
    <w:rsid w:val="00747B31"/>
    <w:rsid w:val="0075017A"/>
    <w:rsid w:val="007502A4"/>
    <w:rsid w:val="007503BD"/>
    <w:rsid w:val="00751505"/>
    <w:rsid w:val="00751A28"/>
    <w:rsid w:val="00751F80"/>
    <w:rsid w:val="0075220A"/>
    <w:rsid w:val="00752BE4"/>
    <w:rsid w:val="007542F9"/>
    <w:rsid w:val="00754D6B"/>
    <w:rsid w:val="00756B4F"/>
    <w:rsid w:val="00756D1E"/>
    <w:rsid w:val="00756D5D"/>
    <w:rsid w:val="00757377"/>
    <w:rsid w:val="0075794F"/>
    <w:rsid w:val="00757A05"/>
    <w:rsid w:val="00757EDA"/>
    <w:rsid w:val="007614A3"/>
    <w:rsid w:val="0076231D"/>
    <w:rsid w:val="00762483"/>
    <w:rsid w:val="0076310C"/>
    <w:rsid w:val="00763B41"/>
    <w:rsid w:val="007640B5"/>
    <w:rsid w:val="007646CE"/>
    <w:rsid w:val="00764A85"/>
    <w:rsid w:val="00766F10"/>
    <w:rsid w:val="0076715F"/>
    <w:rsid w:val="00767B09"/>
    <w:rsid w:val="00767CFA"/>
    <w:rsid w:val="00770123"/>
    <w:rsid w:val="007704B3"/>
    <w:rsid w:val="00770613"/>
    <w:rsid w:val="007714A9"/>
    <w:rsid w:val="00771E42"/>
    <w:rsid w:val="00772189"/>
    <w:rsid w:val="007722FD"/>
    <w:rsid w:val="0077257C"/>
    <w:rsid w:val="00773211"/>
    <w:rsid w:val="00774BDC"/>
    <w:rsid w:val="007752E8"/>
    <w:rsid w:val="007754D9"/>
    <w:rsid w:val="00775E86"/>
    <w:rsid w:val="00776C89"/>
    <w:rsid w:val="00776CA2"/>
    <w:rsid w:val="00777976"/>
    <w:rsid w:val="00777EC3"/>
    <w:rsid w:val="00780249"/>
    <w:rsid w:val="007805E0"/>
    <w:rsid w:val="00780F8E"/>
    <w:rsid w:val="007811D6"/>
    <w:rsid w:val="007814E6"/>
    <w:rsid w:val="00781833"/>
    <w:rsid w:val="00781876"/>
    <w:rsid w:val="00781C39"/>
    <w:rsid w:val="00781DCA"/>
    <w:rsid w:val="00783D95"/>
    <w:rsid w:val="00784010"/>
    <w:rsid w:val="00784CB4"/>
    <w:rsid w:val="00785748"/>
    <w:rsid w:val="007857E8"/>
    <w:rsid w:val="00791582"/>
    <w:rsid w:val="00792B53"/>
    <w:rsid w:val="00792D93"/>
    <w:rsid w:val="00793245"/>
    <w:rsid w:val="00793DEF"/>
    <w:rsid w:val="00794279"/>
    <w:rsid w:val="0079432B"/>
    <w:rsid w:val="0079453D"/>
    <w:rsid w:val="007949FF"/>
    <w:rsid w:val="00794C27"/>
    <w:rsid w:val="00796348"/>
    <w:rsid w:val="00796825"/>
    <w:rsid w:val="00796A97"/>
    <w:rsid w:val="00796C4B"/>
    <w:rsid w:val="00797128"/>
    <w:rsid w:val="007977A8"/>
    <w:rsid w:val="00797FEB"/>
    <w:rsid w:val="007A1927"/>
    <w:rsid w:val="007A1BCF"/>
    <w:rsid w:val="007A21E3"/>
    <w:rsid w:val="007A2944"/>
    <w:rsid w:val="007A2CA7"/>
    <w:rsid w:val="007A2D2F"/>
    <w:rsid w:val="007A43AF"/>
    <w:rsid w:val="007A4663"/>
    <w:rsid w:val="007A52CB"/>
    <w:rsid w:val="007A5FBA"/>
    <w:rsid w:val="007A7150"/>
    <w:rsid w:val="007A738B"/>
    <w:rsid w:val="007A791D"/>
    <w:rsid w:val="007B0AC3"/>
    <w:rsid w:val="007B0B3C"/>
    <w:rsid w:val="007B0FF6"/>
    <w:rsid w:val="007B107D"/>
    <w:rsid w:val="007B159B"/>
    <w:rsid w:val="007B28D4"/>
    <w:rsid w:val="007B32E3"/>
    <w:rsid w:val="007B35AF"/>
    <w:rsid w:val="007B3928"/>
    <w:rsid w:val="007B3A60"/>
    <w:rsid w:val="007B3F3C"/>
    <w:rsid w:val="007B41A0"/>
    <w:rsid w:val="007B4247"/>
    <w:rsid w:val="007B4431"/>
    <w:rsid w:val="007B4955"/>
    <w:rsid w:val="007B4D17"/>
    <w:rsid w:val="007B5759"/>
    <w:rsid w:val="007B6ED2"/>
    <w:rsid w:val="007B7517"/>
    <w:rsid w:val="007B752A"/>
    <w:rsid w:val="007B764F"/>
    <w:rsid w:val="007C0349"/>
    <w:rsid w:val="007C0449"/>
    <w:rsid w:val="007C1F9C"/>
    <w:rsid w:val="007C24E3"/>
    <w:rsid w:val="007C2A4D"/>
    <w:rsid w:val="007C31FB"/>
    <w:rsid w:val="007C341D"/>
    <w:rsid w:val="007C411C"/>
    <w:rsid w:val="007C4B9E"/>
    <w:rsid w:val="007C4D71"/>
    <w:rsid w:val="007C57C3"/>
    <w:rsid w:val="007C709B"/>
    <w:rsid w:val="007C7235"/>
    <w:rsid w:val="007C78DE"/>
    <w:rsid w:val="007C7DB9"/>
    <w:rsid w:val="007C7DCC"/>
    <w:rsid w:val="007D0659"/>
    <w:rsid w:val="007D1639"/>
    <w:rsid w:val="007D1B8E"/>
    <w:rsid w:val="007D25CC"/>
    <w:rsid w:val="007D2629"/>
    <w:rsid w:val="007D2B11"/>
    <w:rsid w:val="007D2B35"/>
    <w:rsid w:val="007D2F8B"/>
    <w:rsid w:val="007D3054"/>
    <w:rsid w:val="007D4E8C"/>
    <w:rsid w:val="007D5165"/>
    <w:rsid w:val="007D5197"/>
    <w:rsid w:val="007D54B6"/>
    <w:rsid w:val="007D5B43"/>
    <w:rsid w:val="007D5B75"/>
    <w:rsid w:val="007D6BE6"/>
    <w:rsid w:val="007D6FB6"/>
    <w:rsid w:val="007D7846"/>
    <w:rsid w:val="007E0F84"/>
    <w:rsid w:val="007E0F8C"/>
    <w:rsid w:val="007E2197"/>
    <w:rsid w:val="007E2B4C"/>
    <w:rsid w:val="007E342A"/>
    <w:rsid w:val="007E3503"/>
    <w:rsid w:val="007E4D9B"/>
    <w:rsid w:val="007E61C4"/>
    <w:rsid w:val="007E6C7F"/>
    <w:rsid w:val="007E7F8E"/>
    <w:rsid w:val="007F03C7"/>
    <w:rsid w:val="007F04E8"/>
    <w:rsid w:val="007F05F5"/>
    <w:rsid w:val="007F0B62"/>
    <w:rsid w:val="007F0D8D"/>
    <w:rsid w:val="007F1425"/>
    <w:rsid w:val="007F15BF"/>
    <w:rsid w:val="007F2120"/>
    <w:rsid w:val="007F212B"/>
    <w:rsid w:val="007F2860"/>
    <w:rsid w:val="007F2AE0"/>
    <w:rsid w:val="007F2CF8"/>
    <w:rsid w:val="007F2E2D"/>
    <w:rsid w:val="007F5387"/>
    <w:rsid w:val="007F7482"/>
    <w:rsid w:val="007F7CA5"/>
    <w:rsid w:val="007F7CE0"/>
    <w:rsid w:val="007F7E9C"/>
    <w:rsid w:val="007F7F5C"/>
    <w:rsid w:val="0080033E"/>
    <w:rsid w:val="008004D9"/>
    <w:rsid w:val="00800954"/>
    <w:rsid w:val="008010A1"/>
    <w:rsid w:val="008017BD"/>
    <w:rsid w:val="0080193A"/>
    <w:rsid w:val="00803405"/>
    <w:rsid w:val="00804B96"/>
    <w:rsid w:val="00804DF3"/>
    <w:rsid w:val="00805062"/>
    <w:rsid w:val="008068CB"/>
    <w:rsid w:val="00807708"/>
    <w:rsid w:val="00810288"/>
    <w:rsid w:val="0081050E"/>
    <w:rsid w:val="00810C7E"/>
    <w:rsid w:val="00810E24"/>
    <w:rsid w:val="008117E2"/>
    <w:rsid w:val="00811871"/>
    <w:rsid w:val="008127A2"/>
    <w:rsid w:val="008127AB"/>
    <w:rsid w:val="00812DCE"/>
    <w:rsid w:val="00813997"/>
    <w:rsid w:val="00813B0A"/>
    <w:rsid w:val="00814147"/>
    <w:rsid w:val="0081441C"/>
    <w:rsid w:val="008144EE"/>
    <w:rsid w:val="008148A0"/>
    <w:rsid w:val="0081585A"/>
    <w:rsid w:val="00815C36"/>
    <w:rsid w:val="00816568"/>
    <w:rsid w:val="008165EC"/>
    <w:rsid w:val="00816808"/>
    <w:rsid w:val="008169CC"/>
    <w:rsid w:val="00816C25"/>
    <w:rsid w:val="00817B29"/>
    <w:rsid w:val="00817F08"/>
    <w:rsid w:val="008206DB"/>
    <w:rsid w:val="00821025"/>
    <w:rsid w:val="00821250"/>
    <w:rsid w:val="00821282"/>
    <w:rsid w:val="00821AD0"/>
    <w:rsid w:val="00821DEE"/>
    <w:rsid w:val="00822136"/>
    <w:rsid w:val="00822316"/>
    <w:rsid w:val="00822E9F"/>
    <w:rsid w:val="00823523"/>
    <w:rsid w:val="0082394A"/>
    <w:rsid w:val="00823BC4"/>
    <w:rsid w:val="008240F8"/>
    <w:rsid w:val="008242FE"/>
    <w:rsid w:val="00824569"/>
    <w:rsid w:val="008248E0"/>
    <w:rsid w:val="00824F8E"/>
    <w:rsid w:val="008263DD"/>
    <w:rsid w:val="00826828"/>
    <w:rsid w:val="00826908"/>
    <w:rsid w:val="0082703B"/>
    <w:rsid w:val="008274C5"/>
    <w:rsid w:val="008277CE"/>
    <w:rsid w:val="00827937"/>
    <w:rsid w:val="00827D4C"/>
    <w:rsid w:val="008301A1"/>
    <w:rsid w:val="008302F7"/>
    <w:rsid w:val="008303A2"/>
    <w:rsid w:val="008305B0"/>
    <w:rsid w:val="00830BF0"/>
    <w:rsid w:val="00831033"/>
    <w:rsid w:val="008316A7"/>
    <w:rsid w:val="00832C9E"/>
    <w:rsid w:val="00832CFC"/>
    <w:rsid w:val="008340CF"/>
    <w:rsid w:val="008347AD"/>
    <w:rsid w:val="0083491B"/>
    <w:rsid w:val="00835C14"/>
    <w:rsid w:val="00835D92"/>
    <w:rsid w:val="00835E69"/>
    <w:rsid w:val="00836277"/>
    <w:rsid w:val="00836314"/>
    <w:rsid w:val="008363FE"/>
    <w:rsid w:val="00836509"/>
    <w:rsid w:val="00836675"/>
    <w:rsid w:val="008367DF"/>
    <w:rsid w:val="00836D68"/>
    <w:rsid w:val="00836D98"/>
    <w:rsid w:val="0083726E"/>
    <w:rsid w:val="00837A6E"/>
    <w:rsid w:val="00840A8F"/>
    <w:rsid w:val="00840AAB"/>
    <w:rsid w:val="008411BC"/>
    <w:rsid w:val="00841C34"/>
    <w:rsid w:val="008422CC"/>
    <w:rsid w:val="00842FA0"/>
    <w:rsid w:val="008433C3"/>
    <w:rsid w:val="00843B70"/>
    <w:rsid w:val="008450D7"/>
    <w:rsid w:val="008453A6"/>
    <w:rsid w:val="008458D3"/>
    <w:rsid w:val="008458FC"/>
    <w:rsid w:val="00845AD5"/>
    <w:rsid w:val="00846701"/>
    <w:rsid w:val="008467AA"/>
    <w:rsid w:val="008467FA"/>
    <w:rsid w:val="00846BD3"/>
    <w:rsid w:val="0084710C"/>
    <w:rsid w:val="008471BE"/>
    <w:rsid w:val="00847509"/>
    <w:rsid w:val="008476C1"/>
    <w:rsid w:val="00847ADC"/>
    <w:rsid w:val="0085067F"/>
    <w:rsid w:val="00850823"/>
    <w:rsid w:val="00852B8C"/>
    <w:rsid w:val="00852C23"/>
    <w:rsid w:val="008540D9"/>
    <w:rsid w:val="00854151"/>
    <w:rsid w:val="0085432A"/>
    <w:rsid w:val="00854903"/>
    <w:rsid w:val="0085569B"/>
    <w:rsid w:val="00856426"/>
    <w:rsid w:val="008566A2"/>
    <w:rsid w:val="00856CC5"/>
    <w:rsid w:val="00857DAA"/>
    <w:rsid w:val="00857E33"/>
    <w:rsid w:val="0086158B"/>
    <w:rsid w:val="0086296B"/>
    <w:rsid w:val="00862B1B"/>
    <w:rsid w:val="00863A64"/>
    <w:rsid w:val="0086405D"/>
    <w:rsid w:val="0086569A"/>
    <w:rsid w:val="00866DF8"/>
    <w:rsid w:val="00866E84"/>
    <w:rsid w:val="008702AA"/>
    <w:rsid w:val="0087050C"/>
    <w:rsid w:val="00871C64"/>
    <w:rsid w:val="00872161"/>
    <w:rsid w:val="008722C7"/>
    <w:rsid w:val="00872E42"/>
    <w:rsid w:val="00872ED6"/>
    <w:rsid w:val="00873015"/>
    <w:rsid w:val="00873B63"/>
    <w:rsid w:val="0087430A"/>
    <w:rsid w:val="008745CE"/>
    <w:rsid w:val="00875055"/>
    <w:rsid w:val="00877FB1"/>
    <w:rsid w:val="00880811"/>
    <w:rsid w:val="00880A75"/>
    <w:rsid w:val="008818C0"/>
    <w:rsid w:val="00881A6C"/>
    <w:rsid w:val="00881CB3"/>
    <w:rsid w:val="00881FD5"/>
    <w:rsid w:val="008824BD"/>
    <w:rsid w:val="00882BE0"/>
    <w:rsid w:val="008835CC"/>
    <w:rsid w:val="00883A74"/>
    <w:rsid w:val="00884A1A"/>
    <w:rsid w:val="00884A39"/>
    <w:rsid w:val="00885FD6"/>
    <w:rsid w:val="008866AB"/>
    <w:rsid w:val="008868BA"/>
    <w:rsid w:val="00886B04"/>
    <w:rsid w:val="00886C7D"/>
    <w:rsid w:val="00887029"/>
    <w:rsid w:val="008873D1"/>
    <w:rsid w:val="008876B4"/>
    <w:rsid w:val="00887A09"/>
    <w:rsid w:val="0089051B"/>
    <w:rsid w:val="0089124C"/>
    <w:rsid w:val="00891971"/>
    <w:rsid w:val="0089201E"/>
    <w:rsid w:val="008929A6"/>
    <w:rsid w:val="00892A01"/>
    <w:rsid w:val="00892B93"/>
    <w:rsid w:val="00893131"/>
    <w:rsid w:val="00893C08"/>
    <w:rsid w:val="00893FEF"/>
    <w:rsid w:val="008943EA"/>
    <w:rsid w:val="008978E4"/>
    <w:rsid w:val="00897935"/>
    <w:rsid w:val="008A02DA"/>
    <w:rsid w:val="008A038E"/>
    <w:rsid w:val="008A0636"/>
    <w:rsid w:val="008A0B04"/>
    <w:rsid w:val="008A0C15"/>
    <w:rsid w:val="008A19E7"/>
    <w:rsid w:val="008A1FBE"/>
    <w:rsid w:val="008A284F"/>
    <w:rsid w:val="008A2955"/>
    <w:rsid w:val="008A3D60"/>
    <w:rsid w:val="008A4B6C"/>
    <w:rsid w:val="008A55E3"/>
    <w:rsid w:val="008A5E09"/>
    <w:rsid w:val="008A6367"/>
    <w:rsid w:val="008A6FC0"/>
    <w:rsid w:val="008A77C3"/>
    <w:rsid w:val="008B0205"/>
    <w:rsid w:val="008B03B7"/>
    <w:rsid w:val="008B089D"/>
    <w:rsid w:val="008B14A3"/>
    <w:rsid w:val="008B1918"/>
    <w:rsid w:val="008B20CB"/>
    <w:rsid w:val="008B32B0"/>
    <w:rsid w:val="008B3331"/>
    <w:rsid w:val="008B43A5"/>
    <w:rsid w:val="008B4E93"/>
    <w:rsid w:val="008B64D7"/>
    <w:rsid w:val="008B66FB"/>
    <w:rsid w:val="008B6CD6"/>
    <w:rsid w:val="008B6EA5"/>
    <w:rsid w:val="008B7AC2"/>
    <w:rsid w:val="008B7F93"/>
    <w:rsid w:val="008C07A7"/>
    <w:rsid w:val="008C1041"/>
    <w:rsid w:val="008C12F4"/>
    <w:rsid w:val="008C14B0"/>
    <w:rsid w:val="008C1568"/>
    <w:rsid w:val="008C180C"/>
    <w:rsid w:val="008C2397"/>
    <w:rsid w:val="008C2416"/>
    <w:rsid w:val="008C2F39"/>
    <w:rsid w:val="008C3231"/>
    <w:rsid w:val="008C3C37"/>
    <w:rsid w:val="008C3FB2"/>
    <w:rsid w:val="008C408B"/>
    <w:rsid w:val="008C44FA"/>
    <w:rsid w:val="008C4959"/>
    <w:rsid w:val="008C4A4E"/>
    <w:rsid w:val="008C500C"/>
    <w:rsid w:val="008C52B8"/>
    <w:rsid w:val="008C52E6"/>
    <w:rsid w:val="008C5A82"/>
    <w:rsid w:val="008C6502"/>
    <w:rsid w:val="008C69F1"/>
    <w:rsid w:val="008C744E"/>
    <w:rsid w:val="008C7D3B"/>
    <w:rsid w:val="008D014C"/>
    <w:rsid w:val="008D0F29"/>
    <w:rsid w:val="008D1103"/>
    <w:rsid w:val="008D136E"/>
    <w:rsid w:val="008D1783"/>
    <w:rsid w:val="008D1935"/>
    <w:rsid w:val="008D1E2C"/>
    <w:rsid w:val="008D2562"/>
    <w:rsid w:val="008D32B2"/>
    <w:rsid w:val="008D365A"/>
    <w:rsid w:val="008D432C"/>
    <w:rsid w:val="008D4513"/>
    <w:rsid w:val="008D4A2D"/>
    <w:rsid w:val="008D57E5"/>
    <w:rsid w:val="008D5FDE"/>
    <w:rsid w:val="008D6382"/>
    <w:rsid w:val="008D6398"/>
    <w:rsid w:val="008D6592"/>
    <w:rsid w:val="008D6CA2"/>
    <w:rsid w:val="008D6F2C"/>
    <w:rsid w:val="008D74E1"/>
    <w:rsid w:val="008D7587"/>
    <w:rsid w:val="008D77CF"/>
    <w:rsid w:val="008E1FBF"/>
    <w:rsid w:val="008E2303"/>
    <w:rsid w:val="008E2507"/>
    <w:rsid w:val="008E2AB9"/>
    <w:rsid w:val="008E3276"/>
    <w:rsid w:val="008E3393"/>
    <w:rsid w:val="008E3879"/>
    <w:rsid w:val="008E3EB1"/>
    <w:rsid w:val="008E475E"/>
    <w:rsid w:val="008E47B3"/>
    <w:rsid w:val="008E4AB9"/>
    <w:rsid w:val="008E58F2"/>
    <w:rsid w:val="008E5BF2"/>
    <w:rsid w:val="008E6224"/>
    <w:rsid w:val="008E6733"/>
    <w:rsid w:val="008E6793"/>
    <w:rsid w:val="008E6E23"/>
    <w:rsid w:val="008E7ADD"/>
    <w:rsid w:val="008E7E83"/>
    <w:rsid w:val="008F06AE"/>
    <w:rsid w:val="008F1247"/>
    <w:rsid w:val="008F1444"/>
    <w:rsid w:val="008F1864"/>
    <w:rsid w:val="008F1B4A"/>
    <w:rsid w:val="008F264A"/>
    <w:rsid w:val="008F2BE6"/>
    <w:rsid w:val="008F30EC"/>
    <w:rsid w:val="008F3221"/>
    <w:rsid w:val="008F33AE"/>
    <w:rsid w:val="008F41C0"/>
    <w:rsid w:val="008F44EA"/>
    <w:rsid w:val="008F5DC3"/>
    <w:rsid w:val="008F60D2"/>
    <w:rsid w:val="008F6961"/>
    <w:rsid w:val="008F7474"/>
    <w:rsid w:val="008F78E8"/>
    <w:rsid w:val="009000E5"/>
    <w:rsid w:val="009008F8"/>
    <w:rsid w:val="00901B3E"/>
    <w:rsid w:val="00901D1F"/>
    <w:rsid w:val="00901E48"/>
    <w:rsid w:val="00902285"/>
    <w:rsid w:val="009027E6"/>
    <w:rsid w:val="00902A97"/>
    <w:rsid w:val="009037F1"/>
    <w:rsid w:val="00903BD6"/>
    <w:rsid w:val="009044F6"/>
    <w:rsid w:val="00904AA7"/>
    <w:rsid w:val="009052E9"/>
    <w:rsid w:val="0090575F"/>
    <w:rsid w:val="00905938"/>
    <w:rsid w:val="00905CAD"/>
    <w:rsid w:val="00905D93"/>
    <w:rsid w:val="009066B6"/>
    <w:rsid w:val="009071A9"/>
    <w:rsid w:val="009078D7"/>
    <w:rsid w:val="00907E78"/>
    <w:rsid w:val="00910684"/>
    <w:rsid w:val="00910DAE"/>
    <w:rsid w:val="00910EEE"/>
    <w:rsid w:val="00910EF5"/>
    <w:rsid w:val="00910F94"/>
    <w:rsid w:val="00911398"/>
    <w:rsid w:val="009118A8"/>
    <w:rsid w:val="00911A3C"/>
    <w:rsid w:val="009121A6"/>
    <w:rsid w:val="0091221D"/>
    <w:rsid w:val="009122F7"/>
    <w:rsid w:val="009123C8"/>
    <w:rsid w:val="009130F8"/>
    <w:rsid w:val="009130F9"/>
    <w:rsid w:val="00914358"/>
    <w:rsid w:val="00914679"/>
    <w:rsid w:val="00914EDA"/>
    <w:rsid w:val="009156B2"/>
    <w:rsid w:val="00916B9B"/>
    <w:rsid w:val="009177C2"/>
    <w:rsid w:val="0092037F"/>
    <w:rsid w:val="0092085A"/>
    <w:rsid w:val="009208ED"/>
    <w:rsid w:val="00920960"/>
    <w:rsid w:val="009209BD"/>
    <w:rsid w:val="0092207C"/>
    <w:rsid w:val="0092347D"/>
    <w:rsid w:val="00923F82"/>
    <w:rsid w:val="009243BF"/>
    <w:rsid w:val="0092466F"/>
    <w:rsid w:val="00924FD6"/>
    <w:rsid w:val="00925909"/>
    <w:rsid w:val="009262AF"/>
    <w:rsid w:val="009268F7"/>
    <w:rsid w:val="00926C08"/>
    <w:rsid w:val="00926F79"/>
    <w:rsid w:val="00927445"/>
    <w:rsid w:val="00927563"/>
    <w:rsid w:val="00927809"/>
    <w:rsid w:val="0092786C"/>
    <w:rsid w:val="00927A7C"/>
    <w:rsid w:val="00930446"/>
    <w:rsid w:val="009307F1"/>
    <w:rsid w:val="00930B2B"/>
    <w:rsid w:val="009310A4"/>
    <w:rsid w:val="009318EC"/>
    <w:rsid w:val="009338F4"/>
    <w:rsid w:val="009339DE"/>
    <w:rsid w:val="00933BDE"/>
    <w:rsid w:val="009344B5"/>
    <w:rsid w:val="00934789"/>
    <w:rsid w:val="009349A8"/>
    <w:rsid w:val="00934A0A"/>
    <w:rsid w:val="00934F32"/>
    <w:rsid w:val="00935709"/>
    <w:rsid w:val="00935D46"/>
    <w:rsid w:val="0093792D"/>
    <w:rsid w:val="00937A07"/>
    <w:rsid w:val="0094012B"/>
    <w:rsid w:val="00941CFC"/>
    <w:rsid w:val="009421E7"/>
    <w:rsid w:val="0094479B"/>
    <w:rsid w:val="0094629E"/>
    <w:rsid w:val="00946911"/>
    <w:rsid w:val="009473D9"/>
    <w:rsid w:val="00950C46"/>
    <w:rsid w:val="00950FCB"/>
    <w:rsid w:val="00953FB5"/>
    <w:rsid w:val="0095435C"/>
    <w:rsid w:val="00954EF6"/>
    <w:rsid w:val="00954F8B"/>
    <w:rsid w:val="0095540C"/>
    <w:rsid w:val="009557B5"/>
    <w:rsid w:val="0095589A"/>
    <w:rsid w:val="00955C2F"/>
    <w:rsid w:val="0095637F"/>
    <w:rsid w:val="00956CCB"/>
    <w:rsid w:val="00957101"/>
    <w:rsid w:val="0095730D"/>
    <w:rsid w:val="00957BE5"/>
    <w:rsid w:val="00960017"/>
    <w:rsid w:val="00961214"/>
    <w:rsid w:val="009616AD"/>
    <w:rsid w:val="00961A72"/>
    <w:rsid w:val="009625B6"/>
    <w:rsid w:val="00962D20"/>
    <w:rsid w:val="00962D5B"/>
    <w:rsid w:val="00963225"/>
    <w:rsid w:val="009634CF"/>
    <w:rsid w:val="00963E94"/>
    <w:rsid w:val="00964AC8"/>
    <w:rsid w:val="00965584"/>
    <w:rsid w:val="0096579D"/>
    <w:rsid w:val="00965EE4"/>
    <w:rsid w:val="009664BB"/>
    <w:rsid w:val="009664F9"/>
    <w:rsid w:val="0096660E"/>
    <w:rsid w:val="00966C58"/>
    <w:rsid w:val="00966EF5"/>
    <w:rsid w:val="00966EFE"/>
    <w:rsid w:val="00967221"/>
    <w:rsid w:val="009703E3"/>
    <w:rsid w:val="00970EFC"/>
    <w:rsid w:val="00971A21"/>
    <w:rsid w:val="00971F7B"/>
    <w:rsid w:val="009736BD"/>
    <w:rsid w:val="00973B3E"/>
    <w:rsid w:val="00974885"/>
    <w:rsid w:val="00974B1B"/>
    <w:rsid w:val="00975801"/>
    <w:rsid w:val="00975BA0"/>
    <w:rsid w:val="00975F3D"/>
    <w:rsid w:val="009774C0"/>
    <w:rsid w:val="009778ED"/>
    <w:rsid w:val="00977CE5"/>
    <w:rsid w:val="00977FA0"/>
    <w:rsid w:val="00980956"/>
    <w:rsid w:val="00980E99"/>
    <w:rsid w:val="00980FCA"/>
    <w:rsid w:val="00981568"/>
    <w:rsid w:val="00981A86"/>
    <w:rsid w:val="00982185"/>
    <w:rsid w:val="00982195"/>
    <w:rsid w:val="0098228F"/>
    <w:rsid w:val="00982D63"/>
    <w:rsid w:val="00982E9F"/>
    <w:rsid w:val="00982FB1"/>
    <w:rsid w:val="00983992"/>
    <w:rsid w:val="0098413D"/>
    <w:rsid w:val="00984BE6"/>
    <w:rsid w:val="00985305"/>
    <w:rsid w:val="0098550C"/>
    <w:rsid w:val="00985682"/>
    <w:rsid w:val="00985795"/>
    <w:rsid w:val="00985AE5"/>
    <w:rsid w:val="00985C79"/>
    <w:rsid w:val="009865BC"/>
    <w:rsid w:val="009869D9"/>
    <w:rsid w:val="0098774C"/>
    <w:rsid w:val="0098778F"/>
    <w:rsid w:val="00987958"/>
    <w:rsid w:val="00987D13"/>
    <w:rsid w:val="009903BC"/>
    <w:rsid w:val="00990B00"/>
    <w:rsid w:val="00991981"/>
    <w:rsid w:val="009921F7"/>
    <w:rsid w:val="009924A5"/>
    <w:rsid w:val="00992964"/>
    <w:rsid w:val="00993889"/>
    <w:rsid w:val="00993B59"/>
    <w:rsid w:val="00994E09"/>
    <w:rsid w:val="009951CD"/>
    <w:rsid w:val="009956C4"/>
    <w:rsid w:val="00995817"/>
    <w:rsid w:val="00995C7F"/>
    <w:rsid w:val="009963C1"/>
    <w:rsid w:val="0099654E"/>
    <w:rsid w:val="00996DAA"/>
    <w:rsid w:val="009A00BA"/>
    <w:rsid w:val="009A0735"/>
    <w:rsid w:val="009A09AD"/>
    <w:rsid w:val="009A0A06"/>
    <w:rsid w:val="009A2097"/>
    <w:rsid w:val="009A2467"/>
    <w:rsid w:val="009A2C3C"/>
    <w:rsid w:val="009A3763"/>
    <w:rsid w:val="009A3A8D"/>
    <w:rsid w:val="009A3CA0"/>
    <w:rsid w:val="009A4087"/>
    <w:rsid w:val="009A51CD"/>
    <w:rsid w:val="009A5BCA"/>
    <w:rsid w:val="009A5ED6"/>
    <w:rsid w:val="009A6E03"/>
    <w:rsid w:val="009A6F9A"/>
    <w:rsid w:val="009A7B5B"/>
    <w:rsid w:val="009A7CEF"/>
    <w:rsid w:val="009B167C"/>
    <w:rsid w:val="009B1B78"/>
    <w:rsid w:val="009B1DE2"/>
    <w:rsid w:val="009B2182"/>
    <w:rsid w:val="009B2B9C"/>
    <w:rsid w:val="009B32A7"/>
    <w:rsid w:val="009B36DA"/>
    <w:rsid w:val="009B3DE1"/>
    <w:rsid w:val="009B4BD8"/>
    <w:rsid w:val="009B4FD8"/>
    <w:rsid w:val="009B5726"/>
    <w:rsid w:val="009B59D8"/>
    <w:rsid w:val="009B5B6F"/>
    <w:rsid w:val="009B621C"/>
    <w:rsid w:val="009B69EA"/>
    <w:rsid w:val="009B6C91"/>
    <w:rsid w:val="009B75B3"/>
    <w:rsid w:val="009B78FC"/>
    <w:rsid w:val="009B7D8B"/>
    <w:rsid w:val="009B7F65"/>
    <w:rsid w:val="009C05C1"/>
    <w:rsid w:val="009C08D6"/>
    <w:rsid w:val="009C09D9"/>
    <w:rsid w:val="009C1642"/>
    <w:rsid w:val="009C1BFA"/>
    <w:rsid w:val="009C1DBB"/>
    <w:rsid w:val="009C2322"/>
    <w:rsid w:val="009C266E"/>
    <w:rsid w:val="009C2D9C"/>
    <w:rsid w:val="009C34B5"/>
    <w:rsid w:val="009C38B2"/>
    <w:rsid w:val="009C3C19"/>
    <w:rsid w:val="009C40FD"/>
    <w:rsid w:val="009C4879"/>
    <w:rsid w:val="009C4A9D"/>
    <w:rsid w:val="009C4DC3"/>
    <w:rsid w:val="009C537F"/>
    <w:rsid w:val="009C5583"/>
    <w:rsid w:val="009C5B11"/>
    <w:rsid w:val="009C61A8"/>
    <w:rsid w:val="009C6A02"/>
    <w:rsid w:val="009C6CCF"/>
    <w:rsid w:val="009C7906"/>
    <w:rsid w:val="009C79D4"/>
    <w:rsid w:val="009C7F91"/>
    <w:rsid w:val="009D0272"/>
    <w:rsid w:val="009D04B7"/>
    <w:rsid w:val="009D0C52"/>
    <w:rsid w:val="009D0F6F"/>
    <w:rsid w:val="009D16A4"/>
    <w:rsid w:val="009D2186"/>
    <w:rsid w:val="009D234D"/>
    <w:rsid w:val="009D2C3F"/>
    <w:rsid w:val="009D2E69"/>
    <w:rsid w:val="009D335A"/>
    <w:rsid w:val="009D381B"/>
    <w:rsid w:val="009D3F5D"/>
    <w:rsid w:val="009D4723"/>
    <w:rsid w:val="009D540F"/>
    <w:rsid w:val="009D588D"/>
    <w:rsid w:val="009D6157"/>
    <w:rsid w:val="009D6E4E"/>
    <w:rsid w:val="009D7737"/>
    <w:rsid w:val="009D77A6"/>
    <w:rsid w:val="009D7911"/>
    <w:rsid w:val="009D79AF"/>
    <w:rsid w:val="009D7C36"/>
    <w:rsid w:val="009D7E2D"/>
    <w:rsid w:val="009E021D"/>
    <w:rsid w:val="009E0B60"/>
    <w:rsid w:val="009E1C0D"/>
    <w:rsid w:val="009E2354"/>
    <w:rsid w:val="009E3A3D"/>
    <w:rsid w:val="009E4772"/>
    <w:rsid w:val="009E48F6"/>
    <w:rsid w:val="009E4D64"/>
    <w:rsid w:val="009E51C0"/>
    <w:rsid w:val="009E5D36"/>
    <w:rsid w:val="009E632F"/>
    <w:rsid w:val="009E6455"/>
    <w:rsid w:val="009E6975"/>
    <w:rsid w:val="009E6F3D"/>
    <w:rsid w:val="009E6FA0"/>
    <w:rsid w:val="009E71C3"/>
    <w:rsid w:val="009E7566"/>
    <w:rsid w:val="009E789F"/>
    <w:rsid w:val="009F0ABD"/>
    <w:rsid w:val="009F0E41"/>
    <w:rsid w:val="009F1008"/>
    <w:rsid w:val="009F1A31"/>
    <w:rsid w:val="009F227B"/>
    <w:rsid w:val="009F22E8"/>
    <w:rsid w:val="009F2EEE"/>
    <w:rsid w:val="009F35D7"/>
    <w:rsid w:val="009F4E6F"/>
    <w:rsid w:val="009F5474"/>
    <w:rsid w:val="009F6929"/>
    <w:rsid w:val="009F6C1F"/>
    <w:rsid w:val="009F7926"/>
    <w:rsid w:val="009F7B09"/>
    <w:rsid w:val="009F7E8D"/>
    <w:rsid w:val="00A00E22"/>
    <w:rsid w:val="00A018E6"/>
    <w:rsid w:val="00A01DFC"/>
    <w:rsid w:val="00A02794"/>
    <w:rsid w:val="00A02938"/>
    <w:rsid w:val="00A03095"/>
    <w:rsid w:val="00A03ADA"/>
    <w:rsid w:val="00A03B6E"/>
    <w:rsid w:val="00A0497E"/>
    <w:rsid w:val="00A04CB3"/>
    <w:rsid w:val="00A05417"/>
    <w:rsid w:val="00A058C8"/>
    <w:rsid w:val="00A059F3"/>
    <w:rsid w:val="00A05B27"/>
    <w:rsid w:val="00A05BF4"/>
    <w:rsid w:val="00A06284"/>
    <w:rsid w:val="00A0648B"/>
    <w:rsid w:val="00A06527"/>
    <w:rsid w:val="00A066D5"/>
    <w:rsid w:val="00A06C1E"/>
    <w:rsid w:val="00A06D3B"/>
    <w:rsid w:val="00A06F4A"/>
    <w:rsid w:val="00A06F5C"/>
    <w:rsid w:val="00A06FBF"/>
    <w:rsid w:val="00A0730E"/>
    <w:rsid w:val="00A07815"/>
    <w:rsid w:val="00A079D1"/>
    <w:rsid w:val="00A07D37"/>
    <w:rsid w:val="00A103C8"/>
    <w:rsid w:val="00A104AE"/>
    <w:rsid w:val="00A105C4"/>
    <w:rsid w:val="00A10877"/>
    <w:rsid w:val="00A108CF"/>
    <w:rsid w:val="00A1150D"/>
    <w:rsid w:val="00A117C1"/>
    <w:rsid w:val="00A11E8E"/>
    <w:rsid w:val="00A11EAA"/>
    <w:rsid w:val="00A12FCB"/>
    <w:rsid w:val="00A1364A"/>
    <w:rsid w:val="00A13AC9"/>
    <w:rsid w:val="00A14084"/>
    <w:rsid w:val="00A145C7"/>
    <w:rsid w:val="00A14E2C"/>
    <w:rsid w:val="00A15499"/>
    <w:rsid w:val="00A159F6"/>
    <w:rsid w:val="00A164A1"/>
    <w:rsid w:val="00A16535"/>
    <w:rsid w:val="00A1677D"/>
    <w:rsid w:val="00A16E41"/>
    <w:rsid w:val="00A17C7A"/>
    <w:rsid w:val="00A20228"/>
    <w:rsid w:val="00A20494"/>
    <w:rsid w:val="00A207BC"/>
    <w:rsid w:val="00A20AE4"/>
    <w:rsid w:val="00A2104E"/>
    <w:rsid w:val="00A21431"/>
    <w:rsid w:val="00A21A3C"/>
    <w:rsid w:val="00A21EF3"/>
    <w:rsid w:val="00A2220E"/>
    <w:rsid w:val="00A245A0"/>
    <w:rsid w:val="00A25A13"/>
    <w:rsid w:val="00A262C9"/>
    <w:rsid w:val="00A26D9C"/>
    <w:rsid w:val="00A26FBE"/>
    <w:rsid w:val="00A27E43"/>
    <w:rsid w:val="00A30B9F"/>
    <w:rsid w:val="00A30CB2"/>
    <w:rsid w:val="00A30F14"/>
    <w:rsid w:val="00A314BC"/>
    <w:rsid w:val="00A3150B"/>
    <w:rsid w:val="00A31E95"/>
    <w:rsid w:val="00A320EA"/>
    <w:rsid w:val="00A325F0"/>
    <w:rsid w:val="00A327E2"/>
    <w:rsid w:val="00A32AEB"/>
    <w:rsid w:val="00A33C1B"/>
    <w:rsid w:val="00A3411A"/>
    <w:rsid w:val="00A345E5"/>
    <w:rsid w:val="00A34702"/>
    <w:rsid w:val="00A34D1D"/>
    <w:rsid w:val="00A35147"/>
    <w:rsid w:val="00A35C99"/>
    <w:rsid w:val="00A36085"/>
    <w:rsid w:val="00A3631B"/>
    <w:rsid w:val="00A36F94"/>
    <w:rsid w:val="00A3712D"/>
    <w:rsid w:val="00A37229"/>
    <w:rsid w:val="00A3794D"/>
    <w:rsid w:val="00A4021C"/>
    <w:rsid w:val="00A40545"/>
    <w:rsid w:val="00A40C74"/>
    <w:rsid w:val="00A40D98"/>
    <w:rsid w:val="00A41D8C"/>
    <w:rsid w:val="00A41E95"/>
    <w:rsid w:val="00A4336B"/>
    <w:rsid w:val="00A43A81"/>
    <w:rsid w:val="00A44448"/>
    <w:rsid w:val="00A44723"/>
    <w:rsid w:val="00A4503B"/>
    <w:rsid w:val="00A458B5"/>
    <w:rsid w:val="00A47168"/>
    <w:rsid w:val="00A4723C"/>
    <w:rsid w:val="00A4731B"/>
    <w:rsid w:val="00A47A02"/>
    <w:rsid w:val="00A506F6"/>
    <w:rsid w:val="00A50F65"/>
    <w:rsid w:val="00A50F96"/>
    <w:rsid w:val="00A51327"/>
    <w:rsid w:val="00A51C32"/>
    <w:rsid w:val="00A51E2E"/>
    <w:rsid w:val="00A52DA1"/>
    <w:rsid w:val="00A5313C"/>
    <w:rsid w:val="00A532DA"/>
    <w:rsid w:val="00A539B9"/>
    <w:rsid w:val="00A539BD"/>
    <w:rsid w:val="00A54A93"/>
    <w:rsid w:val="00A54B63"/>
    <w:rsid w:val="00A55E8A"/>
    <w:rsid w:val="00A5723F"/>
    <w:rsid w:val="00A57890"/>
    <w:rsid w:val="00A60AD6"/>
    <w:rsid w:val="00A60CCF"/>
    <w:rsid w:val="00A61475"/>
    <w:rsid w:val="00A61476"/>
    <w:rsid w:val="00A624D4"/>
    <w:rsid w:val="00A62586"/>
    <w:rsid w:val="00A62689"/>
    <w:rsid w:val="00A629A3"/>
    <w:rsid w:val="00A63071"/>
    <w:rsid w:val="00A63137"/>
    <w:rsid w:val="00A63CC9"/>
    <w:rsid w:val="00A643D7"/>
    <w:rsid w:val="00A64768"/>
    <w:rsid w:val="00A64E18"/>
    <w:rsid w:val="00A65AA9"/>
    <w:rsid w:val="00A670EC"/>
    <w:rsid w:val="00A673F8"/>
    <w:rsid w:val="00A67DC5"/>
    <w:rsid w:val="00A700E8"/>
    <w:rsid w:val="00A70804"/>
    <w:rsid w:val="00A710F4"/>
    <w:rsid w:val="00A711DE"/>
    <w:rsid w:val="00A72500"/>
    <w:rsid w:val="00A726BD"/>
    <w:rsid w:val="00A72731"/>
    <w:rsid w:val="00A73039"/>
    <w:rsid w:val="00A7335E"/>
    <w:rsid w:val="00A73851"/>
    <w:rsid w:val="00A73A97"/>
    <w:rsid w:val="00A73ADB"/>
    <w:rsid w:val="00A74928"/>
    <w:rsid w:val="00A74D45"/>
    <w:rsid w:val="00A74E8C"/>
    <w:rsid w:val="00A75532"/>
    <w:rsid w:val="00A756C6"/>
    <w:rsid w:val="00A75A07"/>
    <w:rsid w:val="00A75A8F"/>
    <w:rsid w:val="00A75E88"/>
    <w:rsid w:val="00A76AB2"/>
    <w:rsid w:val="00A7703E"/>
    <w:rsid w:val="00A77407"/>
    <w:rsid w:val="00A77EE2"/>
    <w:rsid w:val="00A803CB"/>
    <w:rsid w:val="00A80DCA"/>
    <w:rsid w:val="00A81C05"/>
    <w:rsid w:val="00A83547"/>
    <w:rsid w:val="00A83C6B"/>
    <w:rsid w:val="00A86D15"/>
    <w:rsid w:val="00A86DC4"/>
    <w:rsid w:val="00A8716F"/>
    <w:rsid w:val="00A87ADE"/>
    <w:rsid w:val="00A90432"/>
    <w:rsid w:val="00A90625"/>
    <w:rsid w:val="00A90EA8"/>
    <w:rsid w:val="00A91008"/>
    <w:rsid w:val="00A912ED"/>
    <w:rsid w:val="00A91EA4"/>
    <w:rsid w:val="00A9330A"/>
    <w:rsid w:val="00A9367E"/>
    <w:rsid w:val="00A93CE3"/>
    <w:rsid w:val="00A93D93"/>
    <w:rsid w:val="00A94029"/>
    <w:rsid w:val="00A942C9"/>
    <w:rsid w:val="00A94A0B"/>
    <w:rsid w:val="00A94E0D"/>
    <w:rsid w:val="00A95181"/>
    <w:rsid w:val="00A952F9"/>
    <w:rsid w:val="00A95FA8"/>
    <w:rsid w:val="00A9612B"/>
    <w:rsid w:val="00A96309"/>
    <w:rsid w:val="00A96357"/>
    <w:rsid w:val="00A9669D"/>
    <w:rsid w:val="00A96885"/>
    <w:rsid w:val="00A9710E"/>
    <w:rsid w:val="00A97C71"/>
    <w:rsid w:val="00A97F33"/>
    <w:rsid w:val="00AA0048"/>
    <w:rsid w:val="00AA015C"/>
    <w:rsid w:val="00AA0607"/>
    <w:rsid w:val="00AA16A6"/>
    <w:rsid w:val="00AA2332"/>
    <w:rsid w:val="00AA27A5"/>
    <w:rsid w:val="00AA2CA3"/>
    <w:rsid w:val="00AA2F6A"/>
    <w:rsid w:val="00AA324A"/>
    <w:rsid w:val="00AA42F6"/>
    <w:rsid w:val="00AA4555"/>
    <w:rsid w:val="00AA4586"/>
    <w:rsid w:val="00AA4AE8"/>
    <w:rsid w:val="00AA5143"/>
    <w:rsid w:val="00AA5D76"/>
    <w:rsid w:val="00AA5DE1"/>
    <w:rsid w:val="00AA5EE8"/>
    <w:rsid w:val="00AA634A"/>
    <w:rsid w:val="00AA65C4"/>
    <w:rsid w:val="00AA6770"/>
    <w:rsid w:val="00AA690C"/>
    <w:rsid w:val="00AA6C70"/>
    <w:rsid w:val="00AA7220"/>
    <w:rsid w:val="00AA724F"/>
    <w:rsid w:val="00AB0D3F"/>
    <w:rsid w:val="00AB24AE"/>
    <w:rsid w:val="00AB27E1"/>
    <w:rsid w:val="00AB3181"/>
    <w:rsid w:val="00AB334B"/>
    <w:rsid w:val="00AB36D7"/>
    <w:rsid w:val="00AB3C76"/>
    <w:rsid w:val="00AB4730"/>
    <w:rsid w:val="00AB4A23"/>
    <w:rsid w:val="00AB4F9B"/>
    <w:rsid w:val="00AB52AB"/>
    <w:rsid w:val="00AB5772"/>
    <w:rsid w:val="00AB5847"/>
    <w:rsid w:val="00AB5979"/>
    <w:rsid w:val="00AB59AB"/>
    <w:rsid w:val="00AB678C"/>
    <w:rsid w:val="00AB69AB"/>
    <w:rsid w:val="00AB6D45"/>
    <w:rsid w:val="00AB71F3"/>
    <w:rsid w:val="00AC0301"/>
    <w:rsid w:val="00AC08D0"/>
    <w:rsid w:val="00AC0DE7"/>
    <w:rsid w:val="00AC2869"/>
    <w:rsid w:val="00AC4CBB"/>
    <w:rsid w:val="00AC4EFC"/>
    <w:rsid w:val="00AC5F8C"/>
    <w:rsid w:val="00AC6138"/>
    <w:rsid w:val="00AC632B"/>
    <w:rsid w:val="00AC6EB8"/>
    <w:rsid w:val="00AD0917"/>
    <w:rsid w:val="00AD0A32"/>
    <w:rsid w:val="00AD0C0C"/>
    <w:rsid w:val="00AD14A5"/>
    <w:rsid w:val="00AD1F10"/>
    <w:rsid w:val="00AD1FFA"/>
    <w:rsid w:val="00AD2175"/>
    <w:rsid w:val="00AD268D"/>
    <w:rsid w:val="00AD2783"/>
    <w:rsid w:val="00AD2CAA"/>
    <w:rsid w:val="00AD3201"/>
    <w:rsid w:val="00AD4900"/>
    <w:rsid w:val="00AD55FD"/>
    <w:rsid w:val="00AD5882"/>
    <w:rsid w:val="00AD603E"/>
    <w:rsid w:val="00AD6376"/>
    <w:rsid w:val="00AD6660"/>
    <w:rsid w:val="00AD670C"/>
    <w:rsid w:val="00AD6D3B"/>
    <w:rsid w:val="00AD6E7B"/>
    <w:rsid w:val="00AE05A0"/>
    <w:rsid w:val="00AE16B3"/>
    <w:rsid w:val="00AE1CFC"/>
    <w:rsid w:val="00AE20CB"/>
    <w:rsid w:val="00AE228C"/>
    <w:rsid w:val="00AE2562"/>
    <w:rsid w:val="00AE2960"/>
    <w:rsid w:val="00AE3D09"/>
    <w:rsid w:val="00AE3E33"/>
    <w:rsid w:val="00AE411C"/>
    <w:rsid w:val="00AE4180"/>
    <w:rsid w:val="00AE47AF"/>
    <w:rsid w:val="00AE4C61"/>
    <w:rsid w:val="00AE5521"/>
    <w:rsid w:val="00AE690C"/>
    <w:rsid w:val="00AE7793"/>
    <w:rsid w:val="00AE7FAC"/>
    <w:rsid w:val="00AE7FB7"/>
    <w:rsid w:val="00AF00E9"/>
    <w:rsid w:val="00AF0961"/>
    <w:rsid w:val="00AF0A99"/>
    <w:rsid w:val="00AF0D8C"/>
    <w:rsid w:val="00AF0F31"/>
    <w:rsid w:val="00AF29CB"/>
    <w:rsid w:val="00AF315A"/>
    <w:rsid w:val="00AF45D1"/>
    <w:rsid w:val="00AF47B1"/>
    <w:rsid w:val="00AF4EA4"/>
    <w:rsid w:val="00AF5E25"/>
    <w:rsid w:val="00AF6175"/>
    <w:rsid w:val="00AF624F"/>
    <w:rsid w:val="00AF692A"/>
    <w:rsid w:val="00AF6A53"/>
    <w:rsid w:val="00AF6F84"/>
    <w:rsid w:val="00AF726B"/>
    <w:rsid w:val="00AF7457"/>
    <w:rsid w:val="00AF7482"/>
    <w:rsid w:val="00AF764C"/>
    <w:rsid w:val="00AF7990"/>
    <w:rsid w:val="00AF7CC2"/>
    <w:rsid w:val="00AF7FFE"/>
    <w:rsid w:val="00B01366"/>
    <w:rsid w:val="00B0143D"/>
    <w:rsid w:val="00B01474"/>
    <w:rsid w:val="00B0223D"/>
    <w:rsid w:val="00B03354"/>
    <w:rsid w:val="00B03814"/>
    <w:rsid w:val="00B03DA6"/>
    <w:rsid w:val="00B053F9"/>
    <w:rsid w:val="00B054B2"/>
    <w:rsid w:val="00B059FD"/>
    <w:rsid w:val="00B06A9C"/>
    <w:rsid w:val="00B0733E"/>
    <w:rsid w:val="00B077F7"/>
    <w:rsid w:val="00B07BDC"/>
    <w:rsid w:val="00B1004C"/>
    <w:rsid w:val="00B102D1"/>
    <w:rsid w:val="00B10502"/>
    <w:rsid w:val="00B10DEE"/>
    <w:rsid w:val="00B10EDD"/>
    <w:rsid w:val="00B115C3"/>
    <w:rsid w:val="00B11707"/>
    <w:rsid w:val="00B1196C"/>
    <w:rsid w:val="00B12208"/>
    <w:rsid w:val="00B130DB"/>
    <w:rsid w:val="00B13BAF"/>
    <w:rsid w:val="00B14E4B"/>
    <w:rsid w:val="00B155C1"/>
    <w:rsid w:val="00B158FB"/>
    <w:rsid w:val="00B15BCF"/>
    <w:rsid w:val="00B15C7F"/>
    <w:rsid w:val="00B16550"/>
    <w:rsid w:val="00B16B84"/>
    <w:rsid w:val="00B17380"/>
    <w:rsid w:val="00B175C0"/>
    <w:rsid w:val="00B17A75"/>
    <w:rsid w:val="00B17F4D"/>
    <w:rsid w:val="00B17FE9"/>
    <w:rsid w:val="00B20AB9"/>
    <w:rsid w:val="00B216FD"/>
    <w:rsid w:val="00B21E2D"/>
    <w:rsid w:val="00B23942"/>
    <w:rsid w:val="00B239DB"/>
    <w:rsid w:val="00B24164"/>
    <w:rsid w:val="00B24169"/>
    <w:rsid w:val="00B241AA"/>
    <w:rsid w:val="00B24BCB"/>
    <w:rsid w:val="00B26EE4"/>
    <w:rsid w:val="00B26F20"/>
    <w:rsid w:val="00B3089B"/>
    <w:rsid w:val="00B31165"/>
    <w:rsid w:val="00B31551"/>
    <w:rsid w:val="00B31D7C"/>
    <w:rsid w:val="00B31F02"/>
    <w:rsid w:val="00B31F24"/>
    <w:rsid w:val="00B323ED"/>
    <w:rsid w:val="00B32E72"/>
    <w:rsid w:val="00B3393E"/>
    <w:rsid w:val="00B3532A"/>
    <w:rsid w:val="00B362F7"/>
    <w:rsid w:val="00B36E69"/>
    <w:rsid w:val="00B37C94"/>
    <w:rsid w:val="00B40340"/>
    <w:rsid w:val="00B40467"/>
    <w:rsid w:val="00B40CC8"/>
    <w:rsid w:val="00B41125"/>
    <w:rsid w:val="00B41990"/>
    <w:rsid w:val="00B430ED"/>
    <w:rsid w:val="00B436E2"/>
    <w:rsid w:val="00B43716"/>
    <w:rsid w:val="00B43E44"/>
    <w:rsid w:val="00B44469"/>
    <w:rsid w:val="00B44A36"/>
    <w:rsid w:val="00B44A70"/>
    <w:rsid w:val="00B451CD"/>
    <w:rsid w:val="00B4533C"/>
    <w:rsid w:val="00B45B96"/>
    <w:rsid w:val="00B45C35"/>
    <w:rsid w:val="00B45FEB"/>
    <w:rsid w:val="00B460FD"/>
    <w:rsid w:val="00B4631B"/>
    <w:rsid w:val="00B464D3"/>
    <w:rsid w:val="00B46859"/>
    <w:rsid w:val="00B46ACA"/>
    <w:rsid w:val="00B477D0"/>
    <w:rsid w:val="00B509A8"/>
    <w:rsid w:val="00B51A99"/>
    <w:rsid w:val="00B5256C"/>
    <w:rsid w:val="00B525B1"/>
    <w:rsid w:val="00B535E2"/>
    <w:rsid w:val="00B53ABC"/>
    <w:rsid w:val="00B53F54"/>
    <w:rsid w:val="00B54265"/>
    <w:rsid w:val="00B544C2"/>
    <w:rsid w:val="00B55A54"/>
    <w:rsid w:val="00B564D7"/>
    <w:rsid w:val="00B56ED0"/>
    <w:rsid w:val="00B573B0"/>
    <w:rsid w:val="00B57785"/>
    <w:rsid w:val="00B6004A"/>
    <w:rsid w:val="00B60237"/>
    <w:rsid w:val="00B6114C"/>
    <w:rsid w:val="00B6151A"/>
    <w:rsid w:val="00B61801"/>
    <w:rsid w:val="00B61F4C"/>
    <w:rsid w:val="00B62435"/>
    <w:rsid w:val="00B640FB"/>
    <w:rsid w:val="00B64527"/>
    <w:rsid w:val="00B646FA"/>
    <w:rsid w:val="00B64E60"/>
    <w:rsid w:val="00B66DCA"/>
    <w:rsid w:val="00B66F61"/>
    <w:rsid w:val="00B674A9"/>
    <w:rsid w:val="00B6773B"/>
    <w:rsid w:val="00B67AB7"/>
    <w:rsid w:val="00B67D0B"/>
    <w:rsid w:val="00B704AF"/>
    <w:rsid w:val="00B711DB"/>
    <w:rsid w:val="00B7172C"/>
    <w:rsid w:val="00B7175E"/>
    <w:rsid w:val="00B71999"/>
    <w:rsid w:val="00B71AA3"/>
    <w:rsid w:val="00B71B5A"/>
    <w:rsid w:val="00B7272F"/>
    <w:rsid w:val="00B72B51"/>
    <w:rsid w:val="00B73E2F"/>
    <w:rsid w:val="00B73E62"/>
    <w:rsid w:val="00B73F71"/>
    <w:rsid w:val="00B742F1"/>
    <w:rsid w:val="00B7459B"/>
    <w:rsid w:val="00B747F6"/>
    <w:rsid w:val="00B74922"/>
    <w:rsid w:val="00B74CD1"/>
    <w:rsid w:val="00B753BA"/>
    <w:rsid w:val="00B75B9E"/>
    <w:rsid w:val="00B75D12"/>
    <w:rsid w:val="00B75F4C"/>
    <w:rsid w:val="00B75FA7"/>
    <w:rsid w:val="00B75FE2"/>
    <w:rsid w:val="00B76034"/>
    <w:rsid w:val="00B7672F"/>
    <w:rsid w:val="00B76FFC"/>
    <w:rsid w:val="00B772D0"/>
    <w:rsid w:val="00B800B2"/>
    <w:rsid w:val="00B8171A"/>
    <w:rsid w:val="00B81D48"/>
    <w:rsid w:val="00B827DC"/>
    <w:rsid w:val="00B8399D"/>
    <w:rsid w:val="00B844F5"/>
    <w:rsid w:val="00B846D3"/>
    <w:rsid w:val="00B8475C"/>
    <w:rsid w:val="00B84BB4"/>
    <w:rsid w:val="00B85629"/>
    <w:rsid w:val="00B85C9E"/>
    <w:rsid w:val="00B85F51"/>
    <w:rsid w:val="00B8639B"/>
    <w:rsid w:val="00B8772D"/>
    <w:rsid w:val="00B87B41"/>
    <w:rsid w:val="00B87EFE"/>
    <w:rsid w:val="00B900EA"/>
    <w:rsid w:val="00B901CD"/>
    <w:rsid w:val="00B90B01"/>
    <w:rsid w:val="00B90EFE"/>
    <w:rsid w:val="00B91FB7"/>
    <w:rsid w:val="00B921D2"/>
    <w:rsid w:val="00B92286"/>
    <w:rsid w:val="00B9254E"/>
    <w:rsid w:val="00B92C78"/>
    <w:rsid w:val="00B933C4"/>
    <w:rsid w:val="00B9352B"/>
    <w:rsid w:val="00B93652"/>
    <w:rsid w:val="00B9370A"/>
    <w:rsid w:val="00B93B73"/>
    <w:rsid w:val="00B93B8C"/>
    <w:rsid w:val="00B93C4C"/>
    <w:rsid w:val="00B94105"/>
    <w:rsid w:val="00B94C44"/>
    <w:rsid w:val="00B94E50"/>
    <w:rsid w:val="00B95B55"/>
    <w:rsid w:val="00B96D36"/>
    <w:rsid w:val="00B9725E"/>
    <w:rsid w:val="00B97C37"/>
    <w:rsid w:val="00BA0550"/>
    <w:rsid w:val="00BA06CF"/>
    <w:rsid w:val="00BA1A17"/>
    <w:rsid w:val="00BA1CC3"/>
    <w:rsid w:val="00BA26BD"/>
    <w:rsid w:val="00BA282E"/>
    <w:rsid w:val="00BA334F"/>
    <w:rsid w:val="00BA417B"/>
    <w:rsid w:val="00BA4AD7"/>
    <w:rsid w:val="00BA5179"/>
    <w:rsid w:val="00BA5347"/>
    <w:rsid w:val="00BA5541"/>
    <w:rsid w:val="00BA595F"/>
    <w:rsid w:val="00BA7250"/>
    <w:rsid w:val="00BA746E"/>
    <w:rsid w:val="00BA7A44"/>
    <w:rsid w:val="00BB0348"/>
    <w:rsid w:val="00BB1182"/>
    <w:rsid w:val="00BB143D"/>
    <w:rsid w:val="00BB1466"/>
    <w:rsid w:val="00BB14D5"/>
    <w:rsid w:val="00BB1C7D"/>
    <w:rsid w:val="00BB1CE0"/>
    <w:rsid w:val="00BB1FDC"/>
    <w:rsid w:val="00BB219F"/>
    <w:rsid w:val="00BB21A3"/>
    <w:rsid w:val="00BB2329"/>
    <w:rsid w:val="00BB2F59"/>
    <w:rsid w:val="00BB47EE"/>
    <w:rsid w:val="00BB4E0A"/>
    <w:rsid w:val="00BB4E1E"/>
    <w:rsid w:val="00BB5C74"/>
    <w:rsid w:val="00BB5C98"/>
    <w:rsid w:val="00BB5E45"/>
    <w:rsid w:val="00BB6262"/>
    <w:rsid w:val="00BB6816"/>
    <w:rsid w:val="00BB6CA2"/>
    <w:rsid w:val="00BB6CAB"/>
    <w:rsid w:val="00BB6E46"/>
    <w:rsid w:val="00BB6ED7"/>
    <w:rsid w:val="00BB7288"/>
    <w:rsid w:val="00BB77DF"/>
    <w:rsid w:val="00BB7E76"/>
    <w:rsid w:val="00BB7EEF"/>
    <w:rsid w:val="00BC054E"/>
    <w:rsid w:val="00BC2946"/>
    <w:rsid w:val="00BC2A41"/>
    <w:rsid w:val="00BC2AC7"/>
    <w:rsid w:val="00BC4910"/>
    <w:rsid w:val="00BC53FE"/>
    <w:rsid w:val="00BC54DA"/>
    <w:rsid w:val="00BC5943"/>
    <w:rsid w:val="00BC6A1C"/>
    <w:rsid w:val="00BC6D93"/>
    <w:rsid w:val="00BC7223"/>
    <w:rsid w:val="00BC7B26"/>
    <w:rsid w:val="00BD0010"/>
    <w:rsid w:val="00BD0040"/>
    <w:rsid w:val="00BD007C"/>
    <w:rsid w:val="00BD09C2"/>
    <w:rsid w:val="00BD14C3"/>
    <w:rsid w:val="00BD1A7C"/>
    <w:rsid w:val="00BD1ABC"/>
    <w:rsid w:val="00BD1E28"/>
    <w:rsid w:val="00BD2BCC"/>
    <w:rsid w:val="00BD3324"/>
    <w:rsid w:val="00BD3418"/>
    <w:rsid w:val="00BD3E71"/>
    <w:rsid w:val="00BD4BBA"/>
    <w:rsid w:val="00BD4CB4"/>
    <w:rsid w:val="00BD5369"/>
    <w:rsid w:val="00BD53F7"/>
    <w:rsid w:val="00BD58B0"/>
    <w:rsid w:val="00BD5B0B"/>
    <w:rsid w:val="00BD6E49"/>
    <w:rsid w:val="00BD7C3D"/>
    <w:rsid w:val="00BD7FAE"/>
    <w:rsid w:val="00BE017E"/>
    <w:rsid w:val="00BE018C"/>
    <w:rsid w:val="00BE0438"/>
    <w:rsid w:val="00BE0B4D"/>
    <w:rsid w:val="00BE1B4D"/>
    <w:rsid w:val="00BE26D6"/>
    <w:rsid w:val="00BE367C"/>
    <w:rsid w:val="00BE3D46"/>
    <w:rsid w:val="00BE3EB4"/>
    <w:rsid w:val="00BE3F04"/>
    <w:rsid w:val="00BE4490"/>
    <w:rsid w:val="00BE460D"/>
    <w:rsid w:val="00BE4759"/>
    <w:rsid w:val="00BE4A89"/>
    <w:rsid w:val="00BE4FF4"/>
    <w:rsid w:val="00BE58B2"/>
    <w:rsid w:val="00BE5D46"/>
    <w:rsid w:val="00BE6DAB"/>
    <w:rsid w:val="00BE734C"/>
    <w:rsid w:val="00BE757F"/>
    <w:rsid w:val="00BE7581"/>
    <w:rsid w:val="00BE76BB"/>
    <w:rsid w:val="00BE7738"/>
    <w:rsid w:val="00BE78EA"/>
    <w:rsid w:val="00BF0373"/>
    <w:rsid w:val="00BF059C"/>
    <w:rsid w:val="00BF087D"/>
    <w:rsid w:val="00BF09D5"/>
    <w:rsid w:val="00BF197B"/>
    <w:rsid w:val="00BF1C8A"/>
    <w:rsid w:val="00BF3058"/>
    <w:rsid w:val="00BF30BA"/>
    <w:rsid w:val="00BF33EE"/>
    <w:rsid w:val="00BF3560"/>
    <w:rsid w:val="00BF36B2"/>
    <w:rsid w:val="00BF3EEB"/>
    <w:rsid w:val="00BF40A0"/>
    <w:rsid w:val="00BF4557"/>
    <w:rsid w:val="00BF52DE"/>
    <w:rsid w:val="00BF576E"/>
    <w:rsid w:val="00BF5E27"/>
    <w:rsid w:val="00BF6035"/>
    <w:rsid w:val="00BF627B"/>
    <w:rsid w:val="00BF6690"/>
    <w:rsid w:val="00BF6884"/>
    <w:rsid w:val="00BF6E06"/>
    <w:rsid w:val="00BF6E7F"/>
    <w:rsid w:val="00BF77E7"/>
    <w:rsid w:val="00BF7EA5"/>
    <w:rsid w:val="00C003FA"/>
    <w:rsid w:val="00C009F5"/>
    <w:rsid w:val="00C00DFB"/>
    <w:rsid w:val="00C0100E"/>
    <w:rsid w:val="00C013A0"/>
    <w:rsid w:val="00C01492"/>
    <w:rsid w:val="00C015D5"/>
    <w:rsid w:val="00C017A5"/>
    <w:rsid w:val="00C0211F"/>
    <w:rsid w:val="00C021FF"/>
    <w:rsid w:val="00C0311C"/>
    <w:rsid w:val="00C0354B"/>
    <w:rsid w:val="00C03950"/>
    <w:rsid w:val="00C0396C"/>
    <w:rsid w:val="00C03C81"/>
    <w:rsid w:val="00C03EC3"/>
    <w:rsid w:val="00C04F7D"/>
    <w:rsid w:val="00C05428"/>
    <w:rsid w:val="00C055E8"/>
    <w:rsid w:val="00C05754"/>
    <w:rsid w:val="00C0581E"/>
    <w:rsid w:val="00C062D8"/>
    <w:rsid w:val="00C068CF"/>
    <w:rsid w:val="00C06C3B"/>
    <w:rsid w:val="00C078F3"/>
    <w:rsid w:val="00C100C5"/>
    <w:rsid w:val="00C100C8"/>
    <w:rsid w:val="00C102A3"/>
    <w:rsid w:val="00C11663"/>
    <w:rsid w:val="00C11724"/>
    <w:rsid w:val="00C117BE"/>
    <w:rsid w:val="00C1295F"/>
    <w:rsid w:val="00C12FBF"/>
    <w:rsid w:val="00C131AA"/>
    <w:rsid w:val="00C1354A"/>
    <w:rsid w:val="00C13B0D"/>
    <w:rsid w:val="00C13C57"/>
    <w:rsid w:val="00C13CF3"/>
    <w:rsid w:val="00C1430F"/>
    <w:rsid w:val="00C14335"/>
    <w:rsid w:val="00C1447D"/>
    <w:rsid w:val="00C14AAD"/>
    <w:rsid w:val="00C151AE"/>
    <w:rsid w:val="00C15D0C"/>
    <w:rsid w:val="00C16037"/>
    <w:rsid w:val="00C165E5"/>
    <w:rsid w:val="00C166E1"/>
    <w:rsid w:val="00C169A4"/>
    <w:rsid w:val="00C169F2"/>
    <w:rsid w:val="00C16AF6"/>
    <w:rsid w:val="00C1741D"/>
    <w:rsid w:val="00C17C88"/>
    <w:rsid w:val="00C17E70"/>
    <w:rsid w:val="00C20001"/>
    <w:rsid w:val="00C207E4"/>
    <w:rsid w:val="00C22683"/>
    <w:rsid w:val="00C2280D"/>
    <w:rsid w:val="00C2293F"/>
    <w:rsid w:val="00C22CFD"/>
    <w:rsid w:val="00C22DD4"/>
    <w:rsid w:val="00C23F68"/>
    <w:rsid w:val="00C249AC"/>
    <w:rsid w:val="00C25356"/>
    <w:rsid w:val="00C2569F"/>
    <w:rsid w:val="00C25980"/>
    <w:rsid w:val="00C26006"/>
    <w:rsid w:val="00C31BFF"/>
    <w:rsid w:val="00C31D32"/>
    <w:rsid w:val="00C32B71"/>
    <w:rsid w:val="00C32BA6"/>
    <w:rsid w:val="00C32D64"/>
    <w:rsid w:val="00C33152"/>
    <w:rsid w:val="00C33385"/>
    <w:rsid w:val="00C3457E"/>
    <w:rsid w:val="00C36338"/>
    <w:rsid w:val="00C36AC4"/>
    <w:rsid w:val="00C36EED"/>
    <w:rsid w:val="00C37CCE"/>
    <w:rsid w:val="00C37D4D"/>
    <w:rsid w:val="00C405F1"/>
    <w:rsid w:val="00C408A9"/>
    <w:rsid w:val="00C4167C"/>
    <w:rsid w:val="00C4180F"/>
    <w:rsid w:val="00C4252F"/>
    <w:rsid w:val="00C427BC"/>
    <w:rsid w:val="00C430F5"/>
    <w:rsid w:val="00C43812"/>
    <w:rsid w:val="00C454EE"/>
    <w:rsid w:val="00C4571E"/>
    <w:rsid w:val="00C457AE"/>
    <w:rsid w:val="00C45FAA"/>
    <w:rsid w:val="00C469E3"/>
    <w:rsid w:val="00C474D5"/>
    <w:rsid w:val="00C47727"/>
    <w:rsid w:val="00C50B9B"/>
    <w:rsid w:val="00C50C0A"/>
    <w:rsid w:val="00C512C0"/>
    <w:rsid w:val="00C51BC9"/>
    <w:rsid w:val="00C51F84"/>
    <w:rsid w:val="00C5296E"/>
    <w:rsid w:val="00C5371F"/>
    <w:rsid w:val="00C5373E"/>
    <w:rsid w:val="00C53C28"/>
    <w:rsid w:val="00C542A7"/>
    <w:rsid w:val="00C546A2"/>
    <w:rsid w:val="00C54E8B"/>
    <w:rsid w:val="00C56745"/>
    <w:rsid w:val="00C56983"/>
    <w:rsid w:val="00C56B04"/>
    <w:rsid w:val="00C56C5E"/>
    <w:rsid w:val="00C573F9"/>
    <w:rsid w:val="00C61372"/>
    <w:rsid w:val="00C6147A"/>
    <w:rsid w:val="00C620DF"/>
    <w:rsid w:val="00C62234"/>
    <w:rsid w:val="00C62736"/>
    <w:rsid w:val="00C62815"/>
    <w:rsid w:val="00C63164"/>
    <w:rsid w:val="00C638C1"/>
    <w:rsid w:val="00C6397C"/>
    <w:rsid w:val="00C6478B"/>
    <w:rsid w:val="00C652E7"/>
    <w:rsid w:val="00C6604F"/>
    <w:rsid w:val="00C662B3"/>
    <w:rsid w:val="00C66CE4"/>
    <w:rsid w:val="00C66CFC"/>
    <w:rsid w:val="00C6778C"/>
    <w:rsid w:val="00C67A3C"/>
    <w:rsid w:val="00C67D86"/>
    <w:rsid w:val="00C70046"/>
    <w:rsid w:val="00C70795"/>
    <w:rsid w:val="00C70895"/>
    <w:rsid w:val="00C70AB7"/>
    <w:rsid w:val="00C70CF3"/>
    <w:rsid w:val="00C71760"/>
    <w:rsid w:val="00C720C7"/>
    <w:rsid w:val="00C73537"/>
    <w:rsid w:val="00C74949"/>
    <w:rsid w:val="00C74994"/>
    <w:rsid w:val="00C750F3"/>
    <w:rsid w:val="00C7512F"/>
    <w:rsid w:val="00C75355"/>
    <w:rsid w:val="00C75C70"/>
    <w:rsid w:val="00C75F8C"/>
    <w:rsid w:val="00C76359"/>
    <w:rsid w:val="00C766AE"/>
    <w:rsid w:val="00C773C6"/>
    <w:rsid w:val="00C77AF5"/>
    <w:rsid w:val="00C77B31"/>
    <w:rsid w:val="00C77E2A"/>
    <w:rsid w:val="00C77FDE"/>
    <w:rsid w:val="00C8194D"/>
    <w:rsid w:val="00C82BA3"/>
    <w:rsid w:val="00C82ED9"/>
    <w:rsid w:val="00C83056"/>
    <w:rsid w:val="00C84D41"/>
    <w:rsid w:val="00C8517C"/>
    <w:rsid w:val="00C878E0"/>
    <w:rsid w:val="00C87E94"/>
    <w:rsid w:val="00C90127"/>
    <w:rsid w:val="00C90DD8"/>
    <w:rsid w:val="00C91008"/>
    <w:rsid w:val="00C91032"/>
    <w:rsid w:val="00C9135B"/>
    <w:rsid w:val="00C91E63"/>
    <w:rsid w:val="00C92018"/>
    <w:rsid w:val="00C92223"/>
    <w:rsid w:val="00C922BB"/>
    <w:rsid w:val="00C92901"/>
    <w:rsid w:val="00C92B03"/>
    <w:rsid w:val="00C93074"/>
    <w:rsid w:val="00C930FF"/>
    <w:rsid w:val="00C93113"/>
    <w:rsid w:val="00C937C7"/>
    <w:rsid w:val="00C93FA0"/>
    <w:rsid w:val="00C953BF"/>
    <w:rsid w:val="00C9548B"/>
    <w:rsid w:val="00C96847"/>
    <w:rsid w:val="00C977F8"/>
    <w:rsid w:val="00C97D7F"/>
    <w:rsid w:val="00CA12A0"/>
    <w:rsid w:val="00CA166E"/>
    <w:rsid w:val="00CA1C8C"/>
    <w:rsid w:val="00CA27E6"/>
    <w:rsid w:val="00CA3518"/>
    <w:rsid w:val="00CA359C"/>
    <w:rsid w:val="00CA5A46"/>
    <w:rsid w:val="00CA5B16"/>
    <w:rsid w:val="00CA6B0E"/>
    <w:rsid w:val="00CA6E89"/>
    <w:rsid w:val="00CA7084"/>
    <w:rsid w:val="00CA7569"/>
    <w:rsid w:val="00CB1603"/>
    <w:rsid w:val="00CB17AB"/>
    <w:rsid w:val="00CB1BC9"/>
    <w:rsid w:val="00CB2B47"/>
    <w:rsid w:val="00CB337E"/>
    <w:rsid w:val="00CB4017"/>
    <w:rsid w:val="00CB4A11"/>
    <w:rsid w:val="00CB52CF"/>
    <w:rsid w:val="00CB58E5"/>
    <w:rsid w:val="00CB5E0B"/>
    <w:rsid w:val="00CB68FB"/>
    <w:rsid w:val="00CB7625"/>
    <w:rsid w:val="00CB78A5"/>
    <w:rsid w:val="00CC0065"/>
    <w:rsid w:val="00CC11D5"/>
    <w:rsid w:val="00CC220E"/>
    <w:rsid w:val="00CC2576"/>
    <w:rsid w:val="00CC2736"/>
    <w:rsid w:val="00CC3428"/>
    <w:rsid w:val="00CC3D58"/>
    <w:rsid w:val="00CC4342"/>
    <w:rsid w:val="00CC4765"/>
    <w:rsid w:val="00CC49BB"/>
    <w:rsid w:val="00CC4A8F"/>
    <w:rsid w:val="00CC58FB"/>
    <w:rsid w:val="00CC5A5B"/>
    <w:rsid w:val="00CC5C34"/>
    <w:rsid w:val="00CC5F2A"/>
    <w:rsid w:val="00CC5FF0"/>
    <w:rsid w:val="00CC6246"/>
    <w:rsid w:val="00CC6821"/>
    <w:rsid w:val="00CC6885"/>
    <w:rsid w:val="00CC7CC3"/>
    <w:rsid w:val="00CC7D02"/>
    <w:rsid w:val="00CC7F93"/>
    <w:rsid w:val="00CD01B8"/>
    <w:rsid w:val="00CD0F71"/>
    <w:rsid w:val="00CD100B"/>
    <w:rsid w:val="00CD13F2"/>
    <w:rsid w:val="00CD1FB9"/>
    <w:rsid w:val="00CD2D63"/>
    <w:rsid w:val="00CD2D9F"/>
    <w:rsid w:val="00CD3BEA"/>
    <w:rsid w:val="00CD4C2B"/>
    <w:rsid w:val="00CD4CEE"/>
    <w:rsid w:val="00CD4F40"/>
    <w:rsid w:val="00CD5521"/>
    <w:rsid w:val="00CD5909"/>
    <w:rsid w:val="00CD5DD6"/>
    <w:rsid w:val="00CD5EEB"/>
    <w:rsid w:val="00CD6582"/>
    <w:rsid w:val="00CD6711"/>
    <w:rsid w:val="00CD7283"/>
    <w:rsid w:val="00CD74F6"/>
    <w:rsid w:val="00CD7E81"/>
    <w:rsid w:val="00CE06B6"/>
    <w:rsid w:val="00CE08F0"/>
    <w:rsid w:val="00CE0963"/>
    <w:rsid w:val="00CE1532"/>
    <w:rsid w:val="00CE18D1"/>
    <w:rsid w:val="00CE1C22"/>
    <w:rsid w:val="00CE262E"/>
    <w:rsid w:val="00CE26B3"/>
    <w:rsid w:val="00CE2ED6"/>
    <w:rsid w:val="00CE3AA4"/>
    <w:rsid w:val="00CE3C39"/>
    <w:rsid w:val="00CE3F37"/>
    <w:rsid w:val="00CE3F84"/>
    <w:rsid w:val="00CE4411"/>
    <w:rsid w:val="00CE481A"/>
    <w:rsid w:val="00CE531E"/>
    <w:rsid w:val="00CE5B4D"/>
    <w:rsid w:val="00CE5C38"/>
    <w:rsid w:val="00CE65E3"/>
    <w:rsid w:val="00CE6862"/>
    <w:rsid w:val="00CE7542"/>
    <w:rsid w:val="00CE7733"/>
    <w:rsid w:val="00CE7B0A"/>
    <w:rsid w:val="00CF1A4B"/>
    <w:rsid w:val="00CF1D5D"/>
    <w:rsid w:val="00CF2050"/>
    <w:rsid w:val="00CF3753"/>
    <w:rsid w:val="00CF4CCC"/>
    <w:rsid w:val="00CF59D7"/>
    <w:rsid w:val="00CF5C6F"/>
    <w:rsid w:val="00CF5DAF"/>
    <w:rsid w:val="00CF5E29"/>
    <w:rsid w:val="00CF62E0"/>
    <w:rsid w:val="00CF7755"/>
    <w:rsid w:val="00CF7A31"/>
    <w:rsid w:val="00CF7A9D"/>
    <w:rsid w:val="00CF7F3D"/>
    <w:rsid w:val="00D000F2"/>
    <w:rsid w:val="00D00C0F"/>
    <w:rsid w:val="00D0172C"/>
    <w:rsid w:val="00D0173F"/>
    <w:rsid w:val="00D0200B"/>
    <w:rsid w:val="00D030B7"/>
    <w:rsid w:val="00D03861"/>
    <w:rsid w:val="00D038A0"/>
    <w:rsid w:val="00D03C5F"/>
    <w:rsid w:val="00D045E2"/>
    <w:rsid w:val="00D04855"/>
    <w:rsid w:val="00D050E3"/>
    <w:rsid w:val="00D05B8B"/>
    <w:rsid w:val="00D05FFE"/>
    <w:rsid w:val="00D0603D"/>
    <w:rsid w:val="00D066B0"/>
    <w:rsid w:val="00D0703D"/>
    <w:rsid w:val="00D073B7"/>
    <w:rsid w:val="00D07504"/>
    <w:rsid w:val="00D10258"/>
    <w:rsid w:val="00D110FC"/>
    <w:rsid w:val="00D11554"/>
    <w:rsid w:val="00D122B7"/>
    <w:rsid w:val="00D13941"/>
    <w:rsid w:val="00D13A39"/>
    <w:rsid w:val="00D14298"/>
    <w:rsid w:val="00D146C7"/>
    <w:rsid w:val="00D15826"/>
    <w:rsid w:val="00D16C50"/>
    <w:rsid w:val="00D16CC4"/>
    <w:rsid w:val="00D177EB"/>
    <w:rsid w:val="00D17940"/>
    <w:rsid w:val="00D200BF"/>
    <w:rsid w:val="00D20EA6"/>
    <w:rsid w:val="00D210EE"/>
    <w:rsid w:val="00D2117B"/>
    <w:rsid w:val="00D21525"/>
    <w:rsid w:val="00D21858"/>
    <w:rsid w:val="00D218C3"/>
    <w:rsid w:val="00D21CA7"/>
    <w:rsid w:val="00D22401"/>
    <w:rsid w:val="00D22651"/>
    <w:rsid w:val="00D22DE8"/>
    <w:rsid w:val="00D23220"/>
    <w:rsid w:val="00D239A8"/>
    <w:rsid w:val="00D23D3E"/>
    <w:rsid w:val="00D23DAE"/>
    <w:rsid w:val="00D23DD3"/>
    <w:rsid w:val="00D24030"/>
    <w:rsid w:val="00D24172"/>
    <w:rsid w:val="00D24548"/>
    <w:rsid w:val="00D24820"/>
    <w:rsid w:val="00D2562E"/>
    <w:rsid w:val="00D26156"/>
    <w:rsid w:val="00D26546"/>
    <w:rsid w:val="00D2671B"/>
    <w:rsid w:val="00D2677C"/>
    <w:rsid w:val="00D275CD"/>
    <w:rsid w:val="00D27C01"/>
    <w:rsid w:val="00D30C1B"/>
    <w:rsid w:val="00D30E6F"/>
    <w:rsid w:val="00D31D99"/>
    <w:rsid w:val="00D3236D"/>
    <w:rsid w:val="00D323D0"/>
    <w:rsid w:val="00D3258B"/>
    <w:rsid w:val="00D325F3"/>
    <w:rsid w:val="00D326A7"/>
    <w:rsid w:val="00D32B2D"/>
    <w:rsid w:val="00D33850"/>
    <w:rsid w:val="00D34FA0"/>
    <w:rsid w:val="00D35207"/>
    <w:rsid w:val="00D36F0A"/>
    <w:rsid w:val="00D37246"/>
    <w:rsid w:val="00D373E3"/>
    <w:rsid w:val="00D37B5B"/>
    <w:rsid w:val="00D37D1C"/>
    <w:rsid w:val="00D37E7E"/>
    <w:rsid w:val="00D40131"/>
    <w:rsid w:val="00D4017D"/>
    <w:rsid w:val="00D4088A"/>
    <w:rsid w:val="00D4104C"/>
    <w:rsid w:val="00D41D4B"/>
    <w:rsid w:val="00D420B3"/>
    <w:rsid w:val="00D4211F"/>
    <w:rsid w:val="00D429F3"/>
    <w:rsid w:val="00D44883"/>
    <w:rsid w:val="00D44DCE"/>
    <w:rsid w:val="00D450A0"/>
    <w:rsid w:val="00D450E7"/>
    <w:rsid w:val="00D45133"/>
    <w:rsid w:val="00D46679"/>
    <w:rsid w:val="00D46C35"/>
    <w:rsid w:val="00D46C9D"/>
    <w:rsid w:val="00D473EA"/>
    <w:rsid w:val="00D475C3"/>
    <w:rsid w:val="00D47AF0"/>
    <w:rsid w:val="00D47F30"/>
    <w:rsid w:val="00D508CD"/>
    <w:rsid w:val="00D51725"/>
    <w:rsid w:val="00D5174A"/>
    <w:rsid w:val="00D52B07"/>
    <w:rsid w:val="00D53037"/>
    <w:rsid w:val="00D532E1"/>
    <w:rsid w:val="00D53703"/>
    <w:rsid w:val="00D54950"/>
    <w:rsid w:val="00D54966"/>
    <w:rsid w:val="00D54A26"/>
    <w:rsid w:val="00D55AD9"/>
    <w:rsid w:val="00D56241"/>
    <w:rsid w:val="00D569D9"/>
    <w:rsid w:val="00D56B81"/>
    <w:rsid w:val="00D56E6B"/>
    <w:rsid w:val="00D57775"/>
    <w:rsid w:val="00D57EC6"/>
    <w:rsid w:val="00D60185"/>
    <w:rsid w:val="00D603BF"/>
    <w:rsid w:val="00D6084B"/>
    <w:rsid w:val="00D615B6"/>
    <w:rsid w:val="00D61C28"/>
    <w:rsid w:val="00D624E1"/>
    <w:rsid w:val="00D62D79"/>
    <w:rsid w:val="00D62FA2"/>
    <w:rsid w:val="00D63D80"/>
    <w:rsid w:val="00D64824"/>
    <w:rsid w:val="00D65092"/>
    <w:rsid w:val="00D653DB"/>
    <w:rsid w:val="00D661BF"/>
    <w:rsid w:val="00D66601"/>
    <w:rsid w:val="00D671D9"/>
    <w:rsid w:val="00D67B4D"/>
    <w:rsid w:val="00D67D12"/>
    <w:rsid w:val="00D67FFC"/>
    <w:rsid w:val="00D7124D"/>
    <w:rsid w:val="00D7171C"/>
    <w:rsid w:val="00D71813"/>
    <w:rsid w:val="00D71C68"/>
    <w:rsid w:val="00D71D9D"/>
    <w:rsid w:val="00D71E99"/>
    <w:rsid w:val="00D720A9"/>
    <w:rsid w:val="00D7244C"/>
    <w:rsid w:val="00D73152"/>
    <w:rsid w:val="00D737AC"/>
    <w:rsid w:val="00D73F53"/>
    <w:rsid w:val="00D7469A"/>
    <w:rsid w:val="00D7483C"/>
    <w:rsid w:val="00D74D0B"/>
    <w:rsid w:val="00D74D50"/>
    <w:rsid w:val="00D74FBB"/>
    <w:rsid w:val="00D7569C"/>
    <w:rsid w:val="00D75F84"/>
    <w:rsid w:val="00D762F7"/>
    <w:rsid w:val="00D76900"/>
    <w:rsid w:val="00D77F80"/>
    <w:rsid w:val="00D80C83"/>
    <w:rsid w:val="00D8182B"/>
    <w:rsid w:val="00D81CBD"/>
    <w:rsid w:val="00D82187"/>
    <w:rsid w:val="00D828C0"/>
    <w:rsid w:val="00D82D62"/>
    <w:rsid w:val="00D82F3E"/>
    <w:rsid w:val="00D831C2"/>
    <w:rsid w:val="00D8331E"/>
    <w:rsid w:val="00D8477E"/>
    <w:rsid w:val="00D85108"/>
    <w:rsid w:val="00D85599"/>
    <w:rsid w:val="00D85C51"/>
    <w:rsid w:val="00D869E5"/>
    <w:rsid w:val="00D87E74"/>
    <w:rsid w:val="00D9077E"/>
    <w:rsid w:val="00D90854"/>
    <w:rsid w:val="00D90CBF"/>
    <w:rsid w:val="00D9118B"/>
    <w:rsid w:val="00D91961"/>
    <w:rsid w:val="00D91A19"/>
    <w:rsid w:val="00D91E17"/>
    <w:rsid w:val="00D923B8"/>
    <w:rsid w:val="00D9246E"/>
    <w:rsid w:val="00D92E29"/>
    <w:rsid w:val="00D935BD"/>
    <w:rsid w:val="00D94708"/>
    <w:rsid w:val="00D95574"/>
    <w:rsid w:val="00D95D31"/>
    <w:rsid w:val="00DA02D1"/>
    <w:rsid w:val="00DA0C4B"/>
    <w:rsid w:val="00DA0CB2"/>
    <w:rsid w:val="00DA1062"/>
    <w:rsid w:val="00DA1ACB"/>
    <w:rsid w:val="00DA26F6"/>
    <w:rsid w:val="00DA2C12"/>
    <w:rsid w:val="00DA2E12"/>
    <w:rsid w:val="00DA3463"/>
    <w:rsid w:val="00DA3536"/>
    <w:rsid w:val="00DA46B7"/>
    <w:rsid w:val="00DA4BAD"/>
    <w:rsid w:val="00DA5642"/>
    <w:rsid w:val="00DA5836"/>
    <w:rsid w:val="00DA5E51"/>
    <w:rsid w:val="00DA607C"/>
    <w:rsid w:val="00DA6393"/>
    <w:rsid w:val="00DA6AE4"/>
    <w:rsid w:val="00DA6C81"/>
    <w:rsid w:val="00DA6C9A"/>
    <w:rsid w:val="00DA7873"/>
    <w:rsid w:val="00DB06AE"/>
    <w:rsid w:val="00DB09BF"/>
    <w:rsid w:val="00DB0CF5"/>
    <w:rsid w:val="00DB0EB5"/>
    <w:rsid w:val="00DB0F1F"/>
    <w:rsid w:val="00DB1332"/>
    <w:rsid w:val="00DB16A9"/>
    <w:rsid w:val="00DB1C1C"/>
    <w:rsid w:val="00DB228D"/>
    <w:rsid w:val="00DB38F6"/>
    <w:rsid w:val="00DB43E7"/>
    <w:rsid w:val="00DB4A44"/>
    <w:rsid w:val="00DB5AF3"/>
    <w:rsid w:val="00DB6859"/>
    <w:rsid w:val="00DB6B2C"/>
    <w:rsid w:val="00DB744D"/>
    <w:rsid w:val="00DB7A9B"/>
    <w:rsid w:val="00DB7E53"/>
    <w:rsid w:val="00DB7EBB"/>
    <w:rsid w:val="00DB7F76"/>
    <w:rsid w:val="00DB7FC6"/>
    <w:rsid w:val="00DC0BC3"/>
    <w:rsid w:val="00DC15AF"/>
    <w:rsid w:val="00DC2BDA"/>
    <w:rsid w:val="00DC2FC2"/>
    <w:rsid w:val="00DC302A"/>
    <w:rsid w:val="00DC31E5"/>
    <w:rsid w:val="00DC320D"/>
    <w:rsid w:val="00DC32E9"/>
    <w:rsid w:val="00DC3B77"/>
    <w:rsid w:val="00DC426C"/>
    <w:rsid w:val="00DC4303"/>
    <w:rsid w:val="00DC4505"/>
    <w:rsid w:val="00DC4DC4"/>
    <w:rsid w:val="00DC5106"/>
    <w:rsid w:val="00DC59DC"/>
    <w:rsid w:val="00DC6367"/>
    <w:rsid w:val="00DC6406"/>
    <w:rsid w:val="00DC7A06"/>
    <w:rsid w:val="00DC7B94"/>
    <w:rsid w:val="00DD013E"/>
    <w:rsid w:val="00DD01C5"/>
    <w:rsid w:val="00DD1528"/>
    <w:rsid w:val="00DD1E18"/>
    <w:rsid w:val="00DD2BD7"/>
    <w:rsid w:val="00DD301B"/>
    <w:rsid w:val="00DD3A86"/>
    <w:rsid w:val="00DD3BB9"/>
    <w:rsid w:val="00DD3BF6"/>
    <w:rsid w:val="00DD55F5"/>
    <w:rsid w:val="00DD600C"/>
    <w:rsid w:val="00DD6013"/>
    <w:rsid w:val="00DD6211"/>
    <w:rsid w:val="00DD697A"/>
    <w:rsid w:val="00DD6DB9"/>
    <w:rsid w:val="00DD768D"/>
    <w:rsid w:val="00DD77F7"/>
    <w:rsid w:val="00DD7F15"/>
    <w:rsid w:val="00DE03F8"/>
    <w:rsid w:val="00DE07AA"/>
    <w:rsid w:val="00DE0EA2"/>
    <w:rsid w:val="00DE1815"/>
    <w:rsid w:val="00DE2C0B"/>
    <w:rsid w:val="00DE2FA5"/>
    <w:rsid w:val="00DE2FB6"/>
    <w:rsid w:val="00DE3E2D"/>
    <w:rsid w:val="00DE4938"/>
    <w:rsid w:val="00DE5B04"/>
    <w:rsid w:val="00DE62A8"/>
    <w:rsid w:val="00DE68B8"/>
    <w:rsid w:val="00DE79C8"/>
    <w:rsid w:val="00DE7CBD"/>
    <w:rsid w:val="00DE7E82"/>
    <w:rsid w:val="00DE7EED"/>
    <w:rsid w:val="00DF0944"/>
    <w:rsid w:val="00DF0A98"/>
    <w:rsid w:val="00DF15E0"/>
    <w:rsid w:val="00DF1650"/>
    <w:rsid w:val="00DF16C9"/>
    <w:rsid w:val="00DF180D"/>
    <w:rsid w:val="00DF189C"/>
    <w:rsid w:val="00DF210C"/>
    <w:rsid w:val="00DF2F4A"/>
    <w:rsid w:val="00DF398B"/>
    <w:rsid w:val="00DF45AB"/>
    <w:rsid w:val="00DF4CFF"/>
    <w:rsid w:val="00DF545B"/>
    <w:rsid w:val="00DF55AD"/>
    <w:rsid w:val="00DF5BFB"/>
    <w:rsid w:val="00DF61DC"/>
    <w:rsid w:val="00DF642F"/>
    <w:rsid w:val="00DF6933"/>
    <w:rsid w:val="00DF6D77"/>
    <w:rsid w:val="00DF77E6"/>
    <w:rsid w:val="00DF7D50"/>
    <w:rsid w:val="00E005D6"/>
    <w:rsid w:val="00E01833"/>
    <w:rsid w:val="00E01B3E"/>
    <w:rsid w:val="00E02A25"/>
    <w:rsid w:val="00E02B48"/>
    <w:rsid w:val="00E02EA1"/>
    <w:rsid w:val="00E033EA"/>
    <w:rsid w:val="00E035C5"/>
    <w:rsid w:val="00E03AD2"/>
    <w:rsid w:val="00E04825"/>
    <w:rsid w:val="00E0518A"/>
    <w:rsid w:val="00E05563"/>
    <w:rsid w:val="00E05DB2"/>
    <w:rsid w:val="00E06109"/>
    <w:rsid w:val="00E063F5"/>
    <w:rsid w:val="00E06D23"/>
    <w:rsid w:val="00E06FF6"/>
    <w:rsid w:val="00E07218"/>
    <w:rsid w:val="00E105E0"/>
    <w:rsid w:val="00E10EBE"/>
    <w:rsid w:val="00E10EFB"/>
    <w:rsid w:val="00E114F1"/>
    <w:rsid w:val="00E12119"/>
    <w:rsid w:val="00E129EA"/>
    <w:rsid w:val="00E12E49"/>
    <w:rsid w:val="00E130AC"/>
    <w:rsid w:val="00E13D2A"/>
    <w:rsid w:val="00E146B0"/>
    <w:rsid w:val="00E147AC"/>
    <w:rsid w:val="00E1484D"/>
    <w:rsid w:val="00E14AF9"/>
    <w:rsid w:val="00E14BCB"/>
    <w:rsid w:val="00E14C30"/>
    <w:rsid w:val="00E15821"/>
    <w:rsid w:val="00E168D0"/>
    <w:rsid w:val="00E206D7"/>
    <w:rsid w:val="00E20963"/>
    <w:rsid w:val="00E21BCB"/>
    <w:rsid w:val="00E21E05"/>
    <w:rsid w:val="00E2254F"/>
    <w:rsid w:val="00E23C01"/>
    <w:rsid w:val="00E2435A"/>
    <w:rsid w:val="00E24407"/>
    <w:rsid w:val="00E2458E"/>
    <w:rsid w:val="00E24859"/>
    <w:rsid w:val="00E24AE2"/>
    <w:rsid w:val="00E25AE5"/>
    <w:rsid w:val="00E2653C"/>
    <w:rsid w:val="00E271FC"/>
    <w:rsid w:val="00E279E8"/>
    <w:rsid w:val="00E27CB6"/>
    <w:rsid w:val="00E302E4"/>
    <w:rsid w:val="00E303CA"/>
    <w:rsid w:val="00E31390"/>
    <w:rsid w:val="00E317EC"/>
    <w:rsid w:val="00E322D5"/>
    <w:rsid w:val="00E3345B"/>
    <w:rsid w:val="00E33AAC"/>
    <w:rsid w:val="00E3458C"/>
    <w:rsid w:val="00E34EE2"/>
    <w:rsid w:val="00E35D76"/>
    <w:rsid w:val="00E35DE6"/>
    <w:rsid w:val="00E3601D"/>
    <w:rsid w:val="00E36AFE"/>
    <w:rsid w:val="00E4006E"/>
    <w:rsid w:val="00E405B8"/>
    <w:rsid w:val="00E40AAF"/>
    <w:rsid w:val="00E418C9"/>
    <w:rsid w:val="00E42808"/>
    <w:rsid w:val="00E42E99"/>
    <w:rsid w:val="00E43C3C"/>
    <w:rsid w:val="00E44BAF"/>
    <w:rsid w:val="00E44EEB"/>
    <w:rsid w:val="00E455E4"/>
    <w:rsid w:val="00E45BA1"/>
    <w:rsid w:val="00E46F95"/>
    <w:rsid w:val="00E47124"/>
    <w:rsid w:val="00E478EF"/>
    <w:rsid w:val="00E50502"/>
    <w:rsid w:val="00E50C4C"/>
    <w:rsid w:val="00E50E46"/>
    <w:rsid w:val="00E51930"/>
    <w:rsid w:val="00E51A23"/>
    <w:rsid w:val="00E51E5E"/>
    <w:rsid w:val="00E5311A"/>
    <w:rsid w:val="00E53463"/>
    <w:rsid w:val="00E534A1"/>
    <w:rsid w:val="00E53580"/>
    <w:rsid w:val="00E5462C"/>
    <w:rsid w:val="00E54BC1"/>
    <w:rsid w:val="00E54D28"/>
    <w:rsid w:val="00E55474"/>
    <w:rsid w:val="00E559E0"/>
    <w:rsid w:val="00E55AC3"/>
    <w:rsid w:val="00E55F5B"/>
    <w:rsid w:val="00E573E4"/>
    <w:rsid w:val="00E5742A"/>
    <w:rsid w:val="00E576D9"/>
    <w:rsid w:val="00E576FF"/>
    <w:rsid w:val="00E57A93"/>
    <w:rsid w:val="00E57C44"/>
    <w:rsid w:val="00E6060D"/>
    <w:rsid w:val="00E60630"/>
    <w:rsid w:val="00E60E07"/>
    <w:rsid w:val="00E60FAE"/>
    <w:rsid w:val="00E61589"/>
    <w:rsid w:val="00E6191B"/>
    <w:rsid w:val="00E619BA"/>
    <w:rsid w:val="00E62903"/>
    <w:rsid w:val="00E63141"/>
    <w:rsid w:val="00E63218"/>
    <w:rsid w:val="00E632A0"/>
    <w:rsid w:val="00E63850"/>
    <w:rsid w:val="00E63B19"/>
    <w:rsid w:val="00E63C0C"/>
    <w:rsid w:val="00E63D7C"/>
    <w:rsid w:val="00E64143"/>
    <w:rsid w:val="00E6570A"/>
    <w:rsid w:val="00E676D9"/>
    <w:rsid w:val="00E677CD"/>
    <w:rsid w:val="00E7057E"/>
    <w:rsid w:val="00E7174A"/>
    <w:rsid w:val="00E71AC6"/>
    <w:rsid w:val="00E71E06"/>
    <w:rsid w:val="00E73340"/>
    <w:rsid w:val="00E73D0A"/>
    <w:rsid w:val="00E740DC"/>
    <w:rsid w:val="00E742EA"/>
    <w:rsid w:val="00E743BC"/>
    <w:rsid w:val="00E74563"/>
    <w:rsid w:val="00E74ADA"/>
    <w:rsid w:val="00E74C71"/>
    <w:rsid w:val="00E75128"/>
    <w:rsid w:val="00E752A9"/>
    <w:rsid w:val="00E7546B"/>
    <w:rsid w:val="00E75A53"/>
    <w:rsid w:val="00E76880"/>
    <w:rsid w:val="00E76D52"/>
    <w:rsid w:val="00E77743"/>
    <w:rsid w:val="00E77865"/>
    <w:rsid w:val="00E77DBB"/>
    <w:rsid w:val="00E803E4"/>
    <w:rsid w:val="00E817A1"/>
    <w:rsid w:val="00E81B9C"/>
    <w:rsid w:val="00E81BA7"/>
    <w:rsid w:val="00E81EC2"/>
    <w:rsid w:val="00E81FD3"/>
    <w:rsid w:val="00E820E2"/>
    <w:rsid w:val="00E82104"/>
    <w:rsid w:val="00E829B9"/>
    <w:rsid w:val="00E829D1"/>
    <w:rsid w:val="00E82BBF"/>
    <w:rsid w:val="00E82FDA"/>
    <w:rsid w:val="00E831AD"/>
    <w:rsid w:val="00E84BF1"/>
    <w:rsid w:val="00E858C2"/>
    <w:rsid w:val="00E85B19"/>
    <w:rsid w:val="00E85B83"/>
    <w:rsid w:val="00E85E4D"/>
    <w:rsid w:val="00E85EC3"/>
    <w:rsid w:val="00E86066"/>
    <w:rsid w:val="00E8714E"/>
    <w:rsid w:val="00E87595"/>
    <w:rsid w:val="00E87998"/>
    <w:rsid w:val="00E9038C"/>
    <w:rsid w:val="00E90A38"/>
    <w:rsid w:val="00E90AA9"/>
    <w:rsid w:val="00E91B2A"/>
    <w:rsid w:val="00E93BE6"/>
    <w:rsid w:val="00E944C6"/>
    <w:rsid w:val="00E94851"/>
    <w:rsid w:val="00E94A99"/>
    <w:rsid w:val="00E94E1A"/>
    <w:rsid w:val="00E953D8"/>
    <w:rsid w:val="00E95F9F"/>
    <w:rsid w:val="00E96939"/>
    <w:rsid w:val="00E96CB6"/>
    <w:rsid w:val="00E9706E"/>
    <w:rsid w:val="00EA045B"/>
    <w:rsid w:val="00EA08B5"/>
    <w:rsid w:val="00EA08FA"/>
    <w:rsid w:val="00EA165D"/>
    <w:rsid w:val="00EA249C"/>
    <w:rsid w:val="00EA30D0"/>
    <w:rsid w:val="00EA35EF"/>
    <w:rsid w:val="00EA3AD7"/>
    <w:rsid w:val="00EA3BE2"/>
    <w:rsid w:val="00EA3E3F"/>
    <w:rsid w:val="00EA3EB1"/>
    <w:rsid w:val="00EA3EF1"/>
    <w:rsid w:val="00EA3EF3"/>
    <w:rsid w:val="00EA4200"/>
    <w:rsid w:val="00EA455C"/>
    <w:rsid w:val="00EA4C2D"/>
    <w:rsid w:val="00EA4E6D"/>
    <w:rsid w:val="00EA5172"/>
    <w:rsid w:val="00EA5B2C"/>
    <w:rsid w:val="00EA5C68"/>
    <w:rsid w:val="00EA5D13"/>
    <w:rsid w:val="00EA6219"/>
    <w:rsid w:val="00EA6C0E"/>
    <w:rsid w:val="00EA6D64"/>
    <w:rsid w:val="00EA7FEC"/>
    <w:rsid w:val="00EB0662"/>
    <w:rsid w:val="00EB0BA5"/>
    <w:rsid w:val="00EB0EF0"/>
    <w:rsid w:val="00EB1C9B"/>
    <w:rsid w:val="00EB1F05"/>
    <w:rsid w:val="00EB2268"/>
    <w:rsid w:val="00EB27B7"/>
    <w:rsid w:val="00EB3449"/>
    <w:rsid w:val="00EB3730"/>
    <w:rsid w:val="00EB3A7D"/>
    <w:rsid w:val="00EB3BC8"/>
    <w:rsid w:val="00EB5323"/>
    <w:rsid w:val="00EB5A07"/>
    <w:rsid w:val="00EB5AAE"/>
    <w:rsid w:val="00EB5DB1"/>
    <w:rsid w:val="00EB63BA"/>
    <w:rsid w:val="00EB64DE"/>
    <w:rsid w:val="00EB6B95"/>
    <w:rsid w:val="00EB7CF1"/>
    <w:rsid w:val="00EC0C86"/>
    <w:rsid w:val="00EC11D4"/>
    <w:rsid w:val="00EC1215"/>
    <w:rsid w:val="00EC24D2"/>
    <w:rsid w:val="00EC2C95"/>
    <w:rsid w:val="00EC2DD5"/>
    <w:rsid w:val="00EC5F3E"/>
    <w:rsid w:val="00EC5F98"/>
    <w:rsid w:val="00EC6314"/>
    <w:rsid w:val="00EC658B"/>
    <w:rsid w:val="00EC6FC2"/>
    <w:rsid w:val="00EC7CBB"/>
    <w:rsid w:val="00EC7FD9"/>
    <w:rsid w:val="00ED00F3"/>
    <w:rsid w:val="00ED048B"/>
    <w:rsid w:val="00ED1341"/>
    <w:rsid w:val="00ED13B0"/>
    <w:rsid w:val="00ED1DBB"/>
    <w:rsid w:val="00ED2EFD"/>
    <w:rsid w:val="00ED3581"/>
    <w:rsid w:val="00ED37BC"/>
    <w:rsid w:val="00ED38B6"/>
    <w:rsid w:val="00ED38BB"/>
    <w:rsid w:val="00ED3B02"/>
    <w:rsid w:val="00ED3D77"/>
    <w:rsid w:val="00ED433E"/>
    <w:rsid w:val="00ED4493"/>
    <w:rsid w:val="00ED4CE8"/>
    <w:rsid w:val="00ED5ABA"/>
    <w:rsid w:val="00ED69F0"/>
    <w:rsid w:val="00ED6B05"/>
    <w:rsid w:val="00ED7200"/>
    <w:rsid w:val="00ED7AD9"/>
    <w:rsid w:val="00EE0107"/>
    <w:rsid w:val="00EE014F"/>
    <w:rsid w:val="00EE0309"/>
    <w:rsid w:val="00EE0DFE"/>
    <w:rsid w:val="00EE115D"/>
    <w:rsid w:val="00EE12C4"/>
    <w:rsid w:val="00EE260D"/>
    <w:rsid w:val="00EE3420"/>
    <w:rsid w:val="00EE3455"/>
    <w:rsid w:val="00EE4059"/>
    <w:rsid w:val="00EE4120"/>
    <w:rsid w:val="00EE5049"/>
    <w:rsid w:val="00EE66CF"/>
    <w:rsid w:val="00EE7004"/>
    <w:rsid w:val="00EF012A"/>
    <w:rsid w:val="00EF09B4"/>
    <w:rsid w:val="00EF0D71"/>
    <w:rsid w:val="00EF25CF"/>
    <w:rsid w:val="00EF2C0E"/>
    <w:rsid w:val="00EF3657"/>
    <w:rsid w:val="00EF3CA7"/>
    <w:rsid w:val="00EF44C0"/>
    <w:rsid w:val="00EF4535"/>
    <w:rsid w:val="00EF4CD7"/>
    <w:rsid w:val="00EF4F4C"/>
    <w:rsid w:val="00EF508D"/>
    <w:rsid w:val="00EF5645"/>
    <w:rsid w:val="00EF5BCD"/>
    <w:rsid w:val="00EF639D"/>
    <w:rsid w:val="00EF648B"/>
    <w:rsid w:val="00EF6B06"/>
    <w:rsid w:val="00EF7299"/>
    <w:rsid w:val="00EF72CC"/>
    <w:rsid w:val="00F00A9B"/>
    <w:rsid w:val="00F00D5C"/>
    <w:rsid w:val="00F021CC"/>
    <w:rsid w:val="00F02498"/>
    <w:rsid w:val="00F026E3"/>
    <w:rsid w:val="00F026F2"/>
    <w:rsid w:val="00F02966"/>
    <w:rsid w:val="00F02BAE"/>
    <w:rsid w:val="00F02C50"/>
    <w:rsid w:val="00F04CB5"/>
    <w:rsid w:val="00F05092"/>
    <w:rsid w:val="00F06D69"/>
    <w:rsid w:val="00F0719B"/>
    <w:rsid w:val="00F07AC1"/>
    <w:rsid w:val="00F07F15"/>
    <w:rsid w:val="00F07F9A"/>
    <w:rsid w:val="00F11FC6"/>
    <w:rsid w:val="00F12134"/>
    <w:rsid w:val="00F127C3"/>
    <w:rsid w:val="00F1306C"/>
    <w:rsid w:val="00F13A92"/>
    <w:rsid w:val="00F14517"/>
    <w:rsid w:val="00F1455D"/>
    <w:rsid w:val="00F145D4"/>
    <w:rsid w:val="00F146A1"/>
    <w:rsid w:val="00F14E3B"/>
    <w:rsid w:val="00F1563D"/>
    <w:rsid w:val="00F162CF"/>
    <w:rsid w:val="00F16724"/>
    <w:rsid w:val="00F1750C"/>
    <w:rsid w:val="00F177C1"/>
    <w:rsid w:val="00F2018A"/>
    <w:rsid w:val="00F20437"/>
    <w:rsid w:val="00F2095F"/>
    <w:rsid w:val="00F20DAA"/>
    <w:rsid w:val="00F2126E"/>
    <w:rsid w:val="00F213A3"/>
    <w:rsid w:val="00F2309C"/>
    <w:rsid w:val="00F23920"/>
    <w:rsid w:val="00F240B7"/>
    <w:rsid w:val="00F24831"/>
    <w:rsid w:val="00F24F1E"/>
    <w:rsid w:val="00F26C0B"/>
    <w:rsid w:val="00F275DA"/>
    <w:rsid w:val="00F27C01"/>
    <w:rsid w:val="00F3022C"/>
    <w:rsid w:val="00F3049B"/>
    <w:rsid w:val="00F306B5"/>
    <w:rsid w:val="00F30D9A"/>
    <w:rsid w:val="00F31007"/>
    <w:rsid w:val="00F3132D"/>
    <w:rsid w:val="00F313A9"/>
    <w:rsid w:val="00F31529"/>
    <w:rsid w:val="00F31989"/>
    <w:rsid w:val="00F32174"/>
    <w:rsid w:val="00F326E7"/>
    <w:rsid w:val="00F327ED"/>
    <w:rsid w:val="00F32DEB"/>
    <w:rsid w:val="00F336A3"/>
    <w:rsid w:val="00F34415"/>
    <w:rsid w:val="00F345D3"/>
    <w:rsid w:val="00F35A89"/>
    <w:rsid w:val="00F35C08"/>
    <w:rsid w:val="00F361CB"/>
    <w:rsid w:val="00F3643C"/>
    <w:rsid w:val="00F371F4"/>
    <w:rsid w:val="00F371FA"/>
    <w:rsid w:val="00F372D7"/>
    <w:rsid w:val="00F3731D"/>
    <w:rsid w:val="00F41550"/>
    <w:rsid w:val="00F417FA"/>
    <w:rsid w:val="00F418B9"/>
    <w:rsid w:val="00F41CEC"/>
    <w:rsid w:val="00F42C9B"/>
    <w:rsid w:val="00F42CEE"/>
    <w:rsid w:val="00F42F78"/>
    <w:rsid w:val="00F42FD7"/>
    <w:rsid w:val="00F43DB8"/>
    <w:rsid w:val="00F444C9"/>
    <w:rsid w:val="00F44A52"/>
    <w:rsid w:val="00F44B83"/>
    <w:rsid w:val="00F45F99"/>
    <w:rsid w:val="00F46098"/>
    <w:rsid w:val="00F46538"/>
    <w:rsid w:val="00F468FD"/>
    <w:rsid w:val="00F46A0C"/>
    <w:rsid w:val="00F46D40"/>
    <w:rsid w:val="00F46EE4"/>
    <w:rsid w:val="00F4709B"/>
    <w:rsid w:val="00F47949"/>
    <w:rsid w:val="00F50177"/>
    <w:rsid w:val="00F5025A"/>
    <w:rsid w:val="00F508C3"/>
    <w:rsid w:val="00F50C2B"/>
    <w:rsid w:val="00F51502"/>
    <w:rsid w:val="00F51A8F"/>
    <w:rsid w:val="00F52AF6"/>
    <w:rsid w:val="00F52BE2"/>
    <w:rsid w:val="00F53234"/>
    <w:rsid w:val="00F53324"/>
    <w:rsid w:val="00F5339C"/>
    <w:rsid w:val="00F53627"/>
    <w:rsid w:val="00F53FFC"/>
    <w:rsid w:val="00F544A6"/>
    <w:rsid w:val="00F54B4D"/>
    <w:rsid w:val="00F54D5F"/>
    <w:rsid w:val="00F54F1A"/>
    <w:rsid w:val="00F55619"/>
    <w:rsid w:val="00F55BE5"/>
    <w:rsid w:val="00F55EF3"/>
    <w:rsid w:val="00F5627F"/>
    <w:rsid w:val="00F5645F"/>
    <w:rsid w:val="00F56F88"/>
    <w:rsid w:val="00F56FC5"/>
    <w:rsid w:val="00F603E4"/>
    <w:rsid w:val="00F60FA8"/>
    <w:rsid w:val="00F61AB8"/>
    <w:rsid w:val="00F62610"/>
    <w:rsid w:val="00F63587"/>
    <w:rsid w:val="00F6455A"/>
    <w:rsid w:val="00F6552C"/>
    <w:rsid w:val="00F65A3E"/>
    <w:rsid w:val="00F65AE5"/>
    <w:rsid w:val="00F661FC"/>
    <w:rsid w:val="00F66555"/>
    <w:rsid w:val="00F66845"/>
    <w:rsid w:val="00F66F1D"/>
    <w:rsid w:val="00F7205D"/>
    <w:rsid w:val="00F733C3"/>
    <w:rsid w:val="00F73754"/>
    <w:rsid w:val="00F7421C"/>
    <w:rsid w:val="00F7424A"/>
    <w:rsid w:val="00F74DE3"/>
    <w:rsid w:val="00F751F0"/>
    <w:rsid w:val="00F7657F"/>
    <w:rsid w:val="00F76B0B"/>
    <w:rsid w:val="00F8129D"/>
    <w:rsid w:val="00F8139D"/>
    <w:rsid w:val="00F8141F"/>
    <w:rsid w:val="00F81873"/>
    <w:rsid w:val="00F81A40"/>
    <w:rsid w:val="00F81CC5"/>
    <w:rsid w:val="00F82C39"/>
    <w:rsid w:val="00F82E59"/>
    <w:rsid w:val="00F82EB7"/>
    <w:rsid w:val="00F830EC"/>
    <w:rsid w:val="00F8393E"/>
    <w:rsid w:val="00F845CC"/>
    <w:rsid w:val="00F84887"/>
    <w:rsid w:val="00F8493F"/>
    <w:rsid w:val="00F849EA"/>
    <w:rsid w:val="00F85089"/>
    <w:rsid w:val="00F851E3"/>
    <w:rsid w:val="00F85421"/>
    <w:rsid w:val="00F85777"/>
    <w:rsid w:val="00F85D16"/>
    <w:rsid w:val="00F85DD3"/>
    <w:rsid w:val="00F86033"/>
    <w:rsid w:val="00F861FD"/>
    <w:rsid w:val="00F8631F"/>
    <w:rsid w:val="00F87B3A"/>
    <w:rsid w:val="00F91561"/>
    <w:rsid w:val="00F919BD"/>
    <w:rsid w:val="00F926DE"/>
    <w:rsid w:val="00F928D7"/>
    <w:rsid w:val="00F952BF"/>
    <w:rsid w:val="00F954EB"/>
    <w:rsid w:val="00F95DC8"/>
    <w:rsid w:val="00FA0340"/>
    <w:rsid w:val="00FA0885"/>
    <w:rsid w:val="00FA1E7C"/>
    <w:rsid w:val="00FA2363"/>
    <w:rsid w:val="00FA2577"/>
    <w:rsid w:val="00FA266C"/>
    <w:rsid w:val="00FA28E7"/>
    <w:rsid w:val="00FA29B3"/>
    <w:rsid w:val="00FA3672"/>
    <w:rsid w:val="00FA38BD"/>
    <w:rsid w:val="00FA3CB7"/>
    <w:rsid w:val="00FA4EC3"/>
    <w:rsid w:val="00FA53F1"/>
    <w:rsid w:val="00FA6402"/>
    <w:rsid w:val="00FA6EF1"/>
    <w:rsid w:val="00FA7069"/>
    <w:rsid w:val="00FA7200"/>
    <w:rsid w:val="00FA735A"/>
    <w:rsid w:val="00FA75A0"/>
    <w:rsid w:val="00FA78D7"/>
    <w:rsid w:val="00FB056D"/>
    <w:rsid w:val="00FB0805"/>
    <w:rsid w:val="00FB147D"/>
    <w:rsid w:val="00FB1692"/>
    <w:rsid w:val="00FB227E"/>
    <w:rsid w:val="00FB302C"/>
    <w:rsid w:val="00FB338A"/>
    <w:rsid w:val="00FB5581"/>
    <w:rsid w:val="00FB5FA9"/>
    <w:rsid w:val="00FB6CF9"/>
    <w:rsid w:val="00FB73A0"/>
    <w:rsid w:val="00FB76B5"/>
    <w:rsid w:val="00FB7C72"/>
    <w:rsid w:val="00FB7D90"/>
    <w:rsid w:val="00FC0D76"/>
    <w:rsid w:val="00FC1E45"/>
    <w:rsid w:val="00FC2A14"/>
    <w:rsid w:val="00FC5277"/>
    <w:rsid w:val="00FC52F6"/>
    <w:rsid w:val="00FC53FE"/>
    <w:rsid w:val="00FC5B0C"/>
    <w:rsid w:val="00FC5FDC"/>
    <w:rsid w:val="00FC64C9"/>
    <w:rsid w:val="00FC7ABD"/>
    <w:rsid w:val="00FD027E"/>
    <w:rsid w:val="00FD0F7D"/>
    <w:rsid w:val="00FD1048"/>
    <w:rsid w:val="00FD1177"/>
    <w:rsid w:val="00FD1386"/>
    <w:rsid w:val="00FD150D"/>
    <w:rsid w:val="00FD1529"/>
    <w:rsid w:val="00FD16E3"/>
    <w:rsid w:val="00FD19D8"/>
    <w:rsid w:val="00FD1FFA"/>
    <w:rsid w:val="00FD24A5"/>
    <w:rsid w:val="00FD2770"/>
    <w:rsid w:val="00FD281A"/>
    <w:rsid w:val="00FD2DC4"/>
    <w:rsid w:val="00FD2F0A"/>
    <w:rsid w:val="00FD3256"/>
    <w:rsid w:val="00FD34CD"/>
    <w:rsid w:val="00FD3B97"/>
    <w:rsid w:val="00FD3D0C"/>
    <w:rsid w:val="00FD42F7"/>
    <w:rsid w:val="00FD4BAD"/>
    <w:rsid w:val="00FD4D9F"/>
    <w:rsid w:val="00FD4F2A"/>
    <w:rsid w:val="00FD543D"/>
    <w:rsid w:val="00FD593E"/>
    <w:rsid w:val="00FD5B3F"/>
    <w:rsid w:val="00FD632D"/>
    <w:rsid w:val="00FD666B"/>
    <w:rsid w:val="00FD6AA1"/>
    <w:rsid w:val="00FD732A"/>
    <w:rsid w:val="00FD740C"/>
    <w:rsid w:val="00FE0703"/>
    <w:rsid w:val="00FE0BE3"/>
    <w:rsid w:val="00FE1919"/>
    <w:rsid w:val="00FE1C68"/>
    <w:rsid w:val="00FE1DB2"/>
    <w:rsid w:val="00FE1DE8"/>
    <w:rsid w:val="00FE2385"/>
    <w:rsid w:val="00FE27F4"/>
    <w:rsid w:val="00FE2E81"/>
    <w:rsid w:val="00FE340A"/>
    <w:rsid w:val="00FE382E"/>
    <w:rsid w:val="00FE4A71"/>
    <w:rsid w:val="00FE4FA7"/>
    <w:rsid w:val="00FE58DB"/>
    <w:rsid w:val="00FE6504"/>
    <w:rsid w:val="00FE6CD7"/>
    <w:rsid w:val="00FE735B"/>
    <w:rsid w:val="00FE76DF"/>
    <w:rsid w:val="00FF026A"/>
    <w:rsid w:val="00FF0C64"/>
    <w:rsid w:val="00FF0FBA"/>
    <w:rsid w:val="00FF10CF"/>
    <w:rsid w:val="00FF16CF"/>
    <w:rsid w:val="00FF1CE2"/>
    <w:rsid w:val="00FF1DB9"/>
    <w:rsid w:val="00FF2A84"/>
    <w:rsid w:val="00FF2C35"/>
    <w:rsid w:val="00FF3EC9"/>
    <w:rsid w:val="00FF463A"/>
    <w:rsid w:val="00FF6FAC"/>
    <w:rsid w:val="00FF70CC"/>
    <w:rsid w:val="00FF78C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75777"/>
    <o:shapelayout v:ext="edit">
      <o:idmap v:ext="edit" data="1"/>
    </o:shapelayout>
  </w:shapeDefaults>
  <w:decimalSymbol w:val=","/>
  <w:listSeparator w:val=";"/>
  <w14:docId w14:val="4BB68696"/>
  <w15:docId w15:val="{5F8D30B6-642A-4A91-BC88-A0650B3E99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8929A6"/>
    <w:rPr>
      <w:color w:val="0563C1"/>
      <w:u w:val="single"/>
    </w:rPr>
  </w:style>
  <w:style w:type="paragraph" w:customStyle="1" w:styleId="EndNoteBibliographyTitle">
    <w:name w:val="EndNote Bibliography Title"/>
    <w:basedOn w:val="Normal"/>
    <w:link w:val="EndNoteBibliographyTitleChar"/>
    <w:rsid w:val="00DD697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D697A"/>
    <w:rPr>
      <w:rFonts w:ascii="Calibri" w:hAnsi="Calibri" w:cs="Calibri"/>
      <w:noProof/>
      <w:lang w:val="en-US"/>
    </w:rPr>
  </w:style>
  <w:style w:type="paragraph" w:customStyle="1" w:styleId="EndNoteBibliography">
    <w:name w:val="EndNote Bibliography"/>
    <w:basedOn w:val="Normal"/>
    <w:link w:val="EndNoteBibliographyChar"/>
    <w:rsid w:val="00DD697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D697A"/>
    <w:rPr>
      <w:rFonts w:ascii="Calibri" w:hAnsi="Calibri" w:cs="Calibri"/>
      <w:noProof/>
      <w:lang w:val="en-US"/>
    </w:rPr>
  </w:style>
  <w:style w:type="character" w:styleId="FollowedHyperlink">
    <w:name w:val="FollowedHyperlink"/>
    <w:basedOn w:val="DefaultParagraphFont"/>
    <w:uiPriority w:val="99"/>
    <w:semiHidden/>
    <w:unhideWhenUsed/>
    <w:rsid w:val="00DE4938"/>
    <w:rPr>
      <w:color w:val="954F72" w:themeColor="followedHyperlink"/>
      <w:u w:val="single"/>
    </w:rPr>
  </w:style>
  <w:style w:type="character" w:customStyle="1" w:styleId="UnresolvedMention1">
    <w:name w:val="Unresolved Mention1"/>
    <w:basedOn w:val="DefaultParagraphFont"/>
    <w:uiPriority w:val="99"/>
    <w:semiHidden/>
    <w:unhideWhenUsed/>
    <w:rsid w:val="00DE4938"/>
    <w:rPr>
      <w:color w:val="605E5C"/>
      <w:shd w:val="clear" w:color="auto" w:fill="E1DFDD"/>
    </w:rPr>
  </w:style>
  <w:style w:type="character" w:styleId="CommentReference">
    <w:name w:val="annotation reference"/>
    <w:basedOn w:val="DefaultParagraphFont"/>
    <w:uiPriority w:val="99"/>
    <w:semiHidden/>
    <w:unhideWhenUsed/>
    <w:rsid w:val="00A55E8A"/>
    <w:rPr>
      <w:sz w:val="16"/>
      <w:szCs w:val="16"/>
    </w:rPr>
  </w:style>
  <w:style w:type="paragraph" w:styleId="CommentText">
    <w:name w:val="annotation text"/>
    <w:basedOn w:val="Normal"/>
    <w:link w:val="CommentTextChar"/>
    <w:uiPriority w:val="99"/>
    <w:unhideWhenUsed/>
    <w:rsid w:val="00A55E8A"/>
    <w:pPr>
      <w:spacing w:line="240" w:lineRule="auto"/>
    </w:pPr>
    <w:rPr>
      <w:sz w:val="20"/>
      <w:szCs w:val="20"/>
    </w:rPr>
  </w:style>
  <w:style w:type="character" w:customStyle="1" w:styleId="CommentTextChar">
    <w:name w:val="Comment Text Char"/>
    <w:basedOn w:val="DefaultParagraphFont"/>
    <w:link w:val="CommentText"/>
    <w:uiPriority w:val="99"/>
    <w:rsid w:val="00A55E8A"/>
    <w:rPr>
      <w:sz w:val="20"/>
      <w:szCs w:val="20"/>
    </w:rPr>
  </w:style>
  <w:style w:type="paragraph" w:styleId="CommentSubject">
    <w:name w:val="annotation subject"/>
    <w:basedOn w:val="CommentText"/>
    <w:next w:val="CommentText"/>
    <w:link w:val="CommentSubjectChar"/>
    <w:uiPriority w:val="99"/>
    <w:semiHidden/>
    <w:unhideWhenUsed/>
    <w:rsid w:val="00A55E8A"/>
    <w:rPr>
      <w:b/>
      <w:bCs/>
    </w:rPr>
  </w:style>
  <w:style w:type="character" w:customStyle="1" w:styleId="CommentSubjectChar">
    <w:name w:val="Comment Subject Char"/>
    <w:basedOn w:val="CommentTextChar"/>
    <w:link w:val="CommentSubject"/>
    <w:uiPriority w:val="99"/>
    <w:semiHidden/>
    <w:rsid w:val="00A55E8A"/>
    <w:rPr>
      <w:b/>
      <w:bCs/>
      <w:sz w:val="20"/>
      <w:szCs w:val="20"/>
    </w:rPr>
  </w:style>
  <w:style w:type="paragraph" w:styleId="BalloonText">
    <w:name w:val="Balloon Text"/>
    <w:basedOn w:val="Normal"/>
    <w:link w:val="BalloonTextChar"/>
    <w:uiPriority w:val="99"/>
    <w:semiHidden/>
    <w:unhideWhenUsed/>
    <w:rsid w:val="00A55E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5E8A"/>
    <w:rPr>
      <w:rFonts w:ascii="Segoe UI" w:hAnsi="Segoe UI" w:cs="Segoe UI"/>
      <w:sz w:val="18"/>
      <w:szCs w:val="18"/>
    </w:rPr>
  </w:style>
  <w:style w:type="paragraph" w:styleId="ListParagraph">
    <w:name w:val="List Paragraph"/>
    <w:basedOn w:val="Normal"/>
    <w:uiPriority w:val="34"/>
    <w:qFormat/>
    <w:rsid w:val="00821025"/>
    <w:pPr>
      <w:ind w:left="720"/>
      <w:contextualSpacing/>
    </w:pPr>
  </w:style>
  <w:style w:type="character" w:styleId="PlaceholderText">
    <w:name w:val="Placeholder Text"/>
    <w:basedOn w:val="DefaultParagraphFont"/>
    <w:uiPriority w:val="99"/>
    <w:semiHidden/>
    <w:rsid w:val="00A4336B"/>
    <w:rPr>
      <w:color w:val="808080"/>
    </w:rPr>
  </w:style>
  <w:style w:type="table" w:styleId="TableGrid">
    <w:name w:val="Table Grid"/>
    <w:basedOn w:val="TableNormal"/>
    <w:uiPriority w:val="39"/>
    <w:rsid w:val="001C0B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75D12"/>
    <w:pPr>
      <w:spacing w:after="0" w:line="240" w:lineRule="auto"/>
    </w:pPr>
  </w:style>
  <w:style w:type="table" w:customStyle="1" w:styleId="ListTable21">
    <w:name w:val="List Table 21"/>
    <w:basedOn w:val="TableNormal"/>
    <w:uiPriority w:val="47"/>
    <w:rsid w:val="00C36338"/>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Hoofdtekst">
    <w:name w:val="Hoofdtekst"/>
    <w:link w:val="HoofdtekstChar"/>
    <w:rsid w:val="005B0B18"/>
    <w:pPr>
      <w:pBdr>
        <w:top w:val="nil"/>
        <w:left w:val="nil"/>
        <w:bottom w:val="nil"/>
        <w:right w:val="nil"/>
        <w:between w:val="nil"/>
        <w:bar w:val="nil"/>
      </w:pBdr>
      <w:spacing w:after="0" w:line="240" w:lineRule="auto"/>
    </w:pPr>
    <w:rPr>
      <w:rFonts w:ascii="Calibri" w:eastAsia="Calibri" w:hAnsi="Calibri" w:cs="Calibri"/>
      <w:color w:val="000000"/>
      <w:u w:color="000000"/>
      <w:bdr w:val="nil"/>
      <w:lang w:val="en-US" w:eastAsia="nl-NL"/>
    </w:rPr>
  </w:style>
  <w:style w:type="character" w:customStyle="1" w:styleId="HoofdtekstChar">
    <w:name w:val="Hoofdtekst Char"/>
    <w:basedOn w:val="DefaultParagraphFont"/>
    <w:link w:val="Hoofdtekst"/>
    <w:rsid w:val="005B0B18"/>
    <w:rPr>
      <w:rFonts w:ascii="Calibri" w:eastAsia="Calibri" w:hAnsi="Calibri" w:cs="Calibri"/>
      <w:color w:val="000000"/>
      <w:u w:color="000000"/>
      <w:bdr w:val="nil"/>
      <w:lang w:val="en-US" w:eastAsia="nl-NL"/>
    </w:rPr>
  </w:style>
  <w:style w:type="table" w:customStyle="1" w:styleId="ListTable6Colorful1">
    <w:name w:val="List Table 6 Colorful1"/>
    <w:basedOn w:val="TableNormal"/>
    <w:uiPriority w:val="51"/>
    <w:rsid w:val="00B44A70"/>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250FBF"/>
    <w:rPr>
      <w:color w:val="605E5C"/>
      <w:shd w:val="clear" w:color="auto" w:fill="E1DFDD"/>
    </w:rPr>
  </w:style>
  <w:style w:type="table" w:styleId="ListTable6Colorful">
    <w:name w:val="List Table 6 Colorful"/>
    <w:basedOn w:val="TableNormal"/>
    <w:uiPriority w:val="51"/>
    <w:rsid w:val="0067603F"/>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1D7F0E"/>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963E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3E94"/>
  </w:style>
  <w:style w:type="paragraph" w:styleId="Footer">
    <w:name w:val="footer"/>
    <w:basedOn w:val="Normal"/>
    <w:link w:val="FooterChar"/>
    <w:uiPriority w:val="99"/>
    <w:unhideWhenUsed/>
    <w:rsid w:val="00963E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3E94"/>
  </w:style>
  <w:style w:type="character" w:styleId="LineNumber">
    <w:name w:val="line number"/>
    <w:basedOn w:val="DefaultParagraphFont"/>
    <w:uiPriority w:val="99"/>
    <w:semiHidden/>
    <w:unhideWhenUsed/>
    <w:rsid w:val="00A40D98"/>
  </w:style>
  <w:style w:type="table" w:styleId="ListTable6Colorful-Accent3">
    <w:name w:val="List Table 6 Colorful Accent 3"/>
    <w:basedOn w:val="TableNormal"/>
    <w:uiPriority w:val="51"/>
    <w:rsid w:val="004237E7"/>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Body">
    <w:name w:val="Body"/>
    <w:rsid w:val="00D7124D"/>
    <w:pPr>
      <w:pBdr>
        <w:top w:val="nil"/>
        <w:left w:val="nil"/>
        <w:bottom w:val="nil"/>
        <w:right w:val="nil"/>
        <w:between w:val="nil"/>
        <w:bar w:val="nil"/>
      </w:pBdr>
    </w:pPr>
    <w:rPr>
      <w:rFonts w:ascii="Calibri" w:eastAsia="Arial Unicode MS" w:hAnsi="Calibri" w:cs="Arial Unicode MS"/>
      <w:color w:val="000000"/>
      <w:u w:color="000000"/>
      <w:bdr w:val="nil"/>
      <w:lang w:eastAsia="nl-NL"/>
      <w14:textOutline w14:w="0" w14:cap="flat" w14:cmpd="sng" w14:algn="ctr">
        <w14:noFill/>
        <w14:prstDash w14:val="solid"/>
        <w14:bevel/>
      </w14:textOutline>
    </w:rPr>
  </w:style>
  <w:style w:type="character" w:customStyle="1" w:styleId="None">
    <w:name w:val="None"/>
    <w:rsid w:val="00D712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601096">
      <w:bodyDiv w:val="1"/>
      <w:marLeft w:val="0"/>
      <w:marRight w:val="0"/>
      <w:marTop w:val="0"/>
      <w:marBottom w:val="0"/>
      <w:divBdr>
        <w:top w:val="none" w:sz="0" w:space="0" w:color="auto"/>
        <w:left w:val="none" w:sz="0" w:space="0" w:color="auto"/>
        <w:bottom w:val="none" w:sz="0" w:space="0" w:color="auto"/>
        <w:right w:val="none" w:sz="0" w:space="0" w:color="auto"/>
      </w:divBdr>
    </w:div>
    <w:div w:id="189731829">
      <w:bodyDiv w:val="1"/>
      <w:marLeft w:val="0"/>
      <w:marRight w:val="0"/>
      <w:marTop w:val="0"/>
      <w:marBottom w:val="0"/>
      <w:divBdr>
        <w:top w:val="none" w:sz="0" w:space="0" w:color="auto"/>
        <w:left w:val="none" w:sz="0" w:space="0" w:color="auto"/>
        <w:bottom w:val="none" w:sz="0" w:space="0" w:color="auto"/>
        <w:right w:val="none" w:sz="0" w:space="0" w:color="auto"/>
      </w:divBdr>
    </w:div>
    <w:div w:id="202064648">
      <w:bodyDiv w:val="1"/>
      <w:marLeft w:val="0"/>
      <w:marRight w:val="0"/>
      <w:marTop w:val="0"/>
      <w:marBottom w:val="0"/>
      <w:divBdr>
        <w:top w:val="none" w:sz="0" w:space="0" w:color="auto"/>
        <w:left w:val="none" w:sz="0" w:space="0" w:color="auto"/>
        <w:bottom w:val="none" w:sz="0" w:space="0" w:color="auto"/>
        <w:right w:val="none" w:sz="0" w:space="0" w:color="auto"/>
      </w:divBdr>
    </w:div>
    <w:div w:id="313146651">
      <w:bodyDiv w:val="1"/>
      <w:marLeft w:val="0"/>
      <w:marRight w:val="0"/>
      <w:marTop w:val="0"/>
      <w:marBottom w:val="0"/>
      <w:divBdr>
        <w:top w:val="none" w:sz="0" w:space="0" w:color="auto"/>
        <w:left w:val="none" w:sz="0" w:space="0" w:color="auto"/>
        <w:bottom w:val="none" w:sz="0" w:space="0" w:color="auto"/>
        <w:right w:val="none" w:sz="0" w:space="0" w:color="auto"/>
      </w:divBdr>
    </w:div>
    <w:div w:id="383991313">
      <w:bodyDiv w:val="1"/>
      <w:marLeft w:val="0"/>
      <w:marRight w:val="0"/>
      <w:marTop w:val="0"/>
      <w:marBottom w:val="0"/>
      <w:divBdr>
        <w:top w:val="none" w:sz="0" w:space="0" w:color="auto"/>
        <w:left w:val="none" w:sz="0" w:space="0" w:color="auto"/>
        <w:bottom w:val="none" w:sz="0" w:space="0" w:color="auto"/>
        <w:right w:val="none" w:sz="0" w:space="0" w:color="auto"/>
      </w:divBdr>
    </w:div>
    <w:div w:id="516576570">
      <w:bodyDiv w:val="1"/>
      <w:marLeft w:val="0"/>
      <w:marRight w:val="0"/>
      <w:marTop w:val="0"/>
      <w:marBottom w:val="0"/>
      <w:divBdr>
        <w:top w:val="none" w:sz="0" w:space="0" w:color="auto"/>
        <w:left w:val="none" w:sz="0" w:space="0" w:color="auto"/>
        <w:bottom w:val="none" w:sz="0" w:space="0" w:color="auto"/>
        <w:right w:val="none" w:sz="0" w:space="0" w:color="auto"/>
      </w:divBdr>
    </w:div>
    <w:div w:id="590621351">
      <w:bodyDiv w:val="1"/>
      <w:marLeft w:val="0"/>
      <w:marRight w:val="0"/>
      <w:marTop w:val="0"/>
      <w:marBottom w:val="0"/>
      <w:divBdr>
        <w:top w:val="none" w:sz="0" w:space="0" w:color="auto"/>
        <w:left w:val="none" w:sz="0" w:space="0" w:color="auto"/>
        <w:bottom w:val="none" w:sz="0" w:space="0" w:color="auto"/>
        <w:right w:val="none" w:sz="0" w:space="0" w:color="auto"/>
      </w:divBdr>
    </w:div>
    <w:div w:id="694425837">
      <w:bodyDiv w:val="1"/>
      <w:marLeft w:val="0"/>
      <w:marRight w:val="0"/>
      <w:marTop w:val="0"/>
      <w:marBottom w:val="0"/>
      <w:divBdr>
        <w:top w:val="none" w:sz="0" w:space="0" w:color="auto"/>
        <w:left w:val="none" w:sz="0" w:space="0" w:color="auto"/>
        <w:bottom w:val="none" w:sz="0" w:space="0" w:color="auto"/>
        <w:right w:val="none" w:sz="0" w:space="0" w:color="auto"/>
      </w:divBdr>
    </w:div>
    <w:div w:id="730615967">
      <w:bodyDiv w:val="1"/>
      <w:marLeft w:val="0"/>
      <w:marRight w:val="0"/>
      <w:marTop w:val="0"/>
      <w:marBottom w:val="0"/>
      <w:divBdr>
        <w:top w:val="none" w:sz="0" w:space="0" w:color="auto"/>
        <w:left w:val="none" w:sz="0" w:space="0" w:color="auto"/>
        <w:bottom w:val="none" w:sz="0" w:space="0" w:color="auto"/>
        <w:right w:val="none" w:sz="0" w:space="0" w:color="auto"/>
      </w:divBdr>
    </w:div>
    <w:div w:id="744111117">
      <w:bodyDiv w:val="1"/>
      <w:marLeft w:val="0"/>
      <w:marRight w:val="0"/>
      <w:marTop w:val="0"/>
      <w:marBottom w:val="0"/>
      <w:divBdr>
        <w:top w:val="none" w:sz="0" w:space="0" w:color="auto"/>
        <w:left w:val="none" w:sz="0" w:space="0" w:color="auto"/>
        <w:bottom w:val="none" w:sz="0" w:space="0" w:color="auto"/>
        <w:right w:val="none" w:sz="0" w:space="0" w:color="auto"/>
      </w:divBdr>
    </w:div>
    <w:div w:id="837816207">
      <w:bodyDiv w:val="1"/>
      <w:marLeft w:val="0"/>
      <w:marRight w:val="0"/>
      <w:marTop w:val="0"/>
      <w:marBottom w:val="0"/>
      <w:divBdr>
        <w:top w:val="none" w:sz="0" w:space="0" w:color="auto"/>
        <w:left w:val="none" w:sz="0" w:space="0" w:color="auto"/>
        <w:bottom w:val="none" w:sz="0" w:space="0" w:color="auto"/>
        <w:right w:val="none" w:sz="0" w:space="0" w:color="auto"/>
      </w:divBdr>
    </w:div>
    <w:div w:id="909583792">
      <w:bodyDiv w:val="1"/>
      <w:marLeft w:val="0"/>
      <w:marRight w:val="0"/>
      <w:marTop w:val="0"/>
      <w:marBottom w:val="0"/>
      <w:divBdr>
        <w:top w:val="none" w:sz="0" w:space="0" w:color="auto"/>
        <w:left w:val="none" w:sz="0" w:space="0" w:color="auto"/>
        <w:bottom w:val="none" w:sz="0" w:space="0" w:color="auto"/>
        <w:right w:val="none" w:sz="0" w:space="0" w:color="auto"/>
      </w:divBdr>
    </w:div>
    <w:div w:id="1131556197">
      <w:bodyDiv w:val="1"/>
      <w:marLeft w:val="0"/>
      <w:marRight w:val="0"/>
      <w:marTop w:val="0"/>
      <w:marBottom w:val="0"/>
      <w:divBdr>
        <w:top w:val="none" w:sz="0" w:space="0" w:color="auto"/>
        <w:left w:val="none" w:sz="0" w:space="0" w:color="auto"/>
        <w:bottom w:val="none" w:sz="0" w:space="0" w:color="auto"/>
        <w:right w:val="none" w:sz="0" w:space="0" w:color="auto"/>
      </w:divBdr>
    </w:div>
    <w:div w:id="1262226173">
      <w:bodyDiv w:val="1"/>
      <w:marLeft w:val="0"/>
      <w:marRight w:val="0"/>
      <w:marTop w:val="0"/>
      <w:marBottom w:val="0"/>
      <w:divBdr>
        <w:top w:val="none" w:sz="0" w:space="0" w:color="auto"/>
        <w:left w:val="none" w:sz="0" w:space="0" w:color="auto"/>
        <w:bottom w:val="none" w:sz="0" w:space="0" w:color="auto"/>
        <w:right w:val="none" w:sz="0" w:space="0" w:color="auto"/>
      </w:divBdr>
    </w:div>
    <w:div w:id="1311639365">
      <w:bodyDiv w:val="1"/>
      <w:marLeft w:val="0"/>
      <w:marRight w:val="0"/>
      <w:marTop w:val="0"/>
      <w:marBottom w:val="0"/>
      <w:divBdr>
        <w:top w:val="none" w:sz="0" w:space="0" w:color="auto"/>
        <w:left w:val="none" w:sz="0" w:space="0" w:color="auto"/>
        <w:bottom w:val="none" w:sz="0" w:space="0" w:color="auto"/>
        <w:right w:val="none" w:sz="0" w:space="0" w:color="auto"/>
      </w:divBdr>
    </w:div>
    <w:div w:id="1330868181">
      <w:bodyDiv w:val="1"/>
      <w:marLeft w:val="0"/>
      <w:marRight w:val="0"/>
      <w:marTop w:val="0"/>
      <w:marBottom w:val="0"/>
      <w:divBdr>
        <w:top w:val="none" w:sz="0" w:space="0" w:color="auto"/>
        <w:left w:val="none" w:sz="0" w:space="0" w:color="auto"/>
        <w:bottom w:val="none" w:sz="0" w:space="0" w:color="auto"/>
        <w:right w:val="none" w:sz="0" w:space="0" w:color="auto"/>
      </w:divBdr>
    </w:div>
    <w:div w:id="1344013016">
      <w:bodyDiv w:val="1"/>
      <w:marLeft w:val="0"/>
      <w:marRight w:val="0"/>
      <w:marTop w:val="0"/>
      <w:marBottom w:val="0"/>
      <w:divBdr>
        <w:top w:val="none" w:sz="0" w:space="0" w:color="auto"/>
        <w:left w:val="none" w:sz="0" w:space="0" w:color="auto"/>
        <w:bottom w:val="none" w:sz="0" w:space="0" w:color="auto"/>
        <w:right w:val="none" w:sz="0" w:space="0" w:color="auto"/>
      </w:divBdr>
    </w:div>
    <w:div w:id="1348798847">
      <w:bodyDiv w:val="1"/>
      <w:marLeft w:val="0"/>
      <w:marRight w:val="0"/>
      <w:marTop w:val="0"/>
      <w:marBottom w:val="0"/>
      <w:divBdr>
        <w:top w:val="none" w:sz="0" w:space="0" w:color="auto"/>
        <w:left w:val="none" w:sz="0" w:space="0" w:color="auto"/>
        <w:bottom w:val="none" w:sz="0" w:space="0" w:color="auto"/>
        <w:right w:val="none" w:sz="0" w:space="0" w:color="auto"/>
      </w:divBdr>
    </w:div>
    <w:div w:id="1551838599">
      <w:bodyDiv w:val="1"/>
      <w:marLeft w:val="0"/>
      <w:marRight w:val="0"/>
      <w:marTop w:val="0"/>
      <w:marBottom w:val="0"/>
      <w:divBdr>
        <w:top w:val="none" w:sz="0" w:space="0" w:color="auto"/>
        <w:left w:val="none" w:sz="0" w:space="0" w:color="auto"/>
        <w:bottom w:val="none" w:sz="0" w:space="0" w:color="auto"/>
        <w:right w:val="none" w:sz="0" w:space="0" w:color="auto"/>
      </w:divBdr>
    </w:div>
    <w:div w:id="1631473554">
      <w:bodyDiv w:val="1"/>
      <w:marLeft w:val="0"/>
      <w:marRight w:val="0"/>
      <w:marTop w:val="0"/>
      <w:marBottom w:val="0"/>
      <w:divBdr>
        <w:top w:val="none" w:sz="0" w:space="0" w:color="auto"/>
        <w:left w:val="none" w:sz="0" w:space="0" w:color="auto"/>
        <w:bottom w:val="none" w:sz="0" w:space="0" w:color="auto"/>
        <w:right w:val="none" w:sz="0" w:space="0" w:color="auto"/>
      </w:divBdr>
    </w:div>
    <w:div w:id="1655717344">
      <w:bodyDiv w:val="1"/>
      <w:marLeft w:val="0"/>
      <w:marRight w:val="0"/>
      <w:marTop w:val="0"/>
      <w:marBottom w:val="0"/>
      <w:divBdr>
        <w:top w:val="none" w:sz="0" w:space="0" w:color="auto"/>
        <w:left w:val="none" w:sz="0" w:space="0" w:color="auto"/>
        <w:bottom w:val="none" w:sz="0" w:space="0" w:color="auto"/>
        <w:right w:val="none" w:sz="0" w:space="0" w:color="auto"/>
      </w:divBdr>
    </w:div>
    <w:div w:id="1732849382">
      <w:bodyDiv w:val="1"/>
      <w:marLeft w:val="0"/>
      <w:marRight w:val="0"/>
      <w:marTop w:val="0"/>
      <w:marBottom w:val="0"/>
      <w:divBdr>
        <w:top w:val="none" w:sz="0" w:space="0" w:color="auto"/>
        <w:left w:val="none" w:sz="0" w:space="0" w:color="auto"/>
        <w:bottom w:val="none" w:sz="0" w:space="0" w:color="auto"/>
        <w:right w:val="none" w:sz="0" w:space="0" w:color="auto"/>
      </w:divBdr>
    </w:div>
    <w:div w:id="1783449805">
      <w:bodyDiv w:val="1"/>
      <w:marLeft w:val="0"/>
      <w:marRight w:val="0"/>
      <w:marTop w:val="0"/>
      <w:marBottom w:val="0"/>
      <w:divBdr>
        <w:top w:val="none" w:sz="0" w:space="0" w:color="auto"/>
        <w:left w:val="none" w:sz="0" w:space="0" w:color="auto"/>
        <w:bottom w:val="none" w:sz="0" w:space="0" w:color="auto"/>
        <w:right w:val="none" w:sz="0" w:space="0" w:color="auto"/>
      </w:divBdr>
    </w:div>
    <w:div w:id="1844515665">
      <w:bodyDiv w:val="1"/>
      <w:marLeft w:val="0"/>
      <w:marRight w:val="0"/>
      <w:marTop w:val="0"/>
      <w:marBottom w:val="0"/>
      <w:divBdr>
        <w:top w:val="none" w:sz="0" w:space="0" w:color="auto"/>
        <w:left w:val="none" w:sz="0" w:space="0" w:color="auto"/>
        <w:bottom w:val="none" w:sz="0" w:space="0" w:color="auto"/>
        <w:right w:val="none" w:sz="0" w:space="0" w:color="auto"/>
      </w:divBdr>
    </w:div>
    <w:div w:id="1957904671">
      <w:bodyDiv w:val="1"/>
      <w:marLeft w:val="0"/>
      <w:marRight w:val="0"/>
      <w:marTop w:val="0"/>
      <w:marBottom w:val="0"/>
      <w:divBdr>
        <w:top w:val="none" w:sz="0" w:space="0" w:color="auto"/>
        <w:left w:val="none" w:sz="0" w:space="0" w:color="auto"/>
        <w:bottom w:val="none" w:sz="0" w:space="0" w:color="auto"/>
        <w:right w:val="none" w:sz="0" w:space="0" w:color="auto"/>
      </w:divBdr>
    </w:div>
    <w:div w:id="1977955324">
      <w:bodyDiv w:val="1"/>
      <w:marLeft w:val="0"/>
      <w:marRight w:val="0"/>
      <w:marTop w:val="0"/>
      <w:marBottom w:val="0"/>
      <w:divBdr>
        <w:top w:val="none" w:sz="0" w:space="0" w:color="auto"/>
        <w:left w:val="none" w:sz="0" w:space="0" w:color="auto"/>
        <w:bottom w:val="none" w:sz="0" w:space="0" w:color="auto"/>
        <w:right w:val="none" w:sz="0" w:space="0" w:color="auto"/>
      </w:divBdr>
    </w:div>
    <w:div w:id="2031031647">
      <w:bodyDiv w:val="1"/>
      <w:marLeft w:val="0"/>
      <w:marRight w:val="0"/>
      <w:marTop w:val="0"/>
      <w:marBottom w:val="0"/>
      <w:divBdr>
        <w:top w:val="none" w:sz="0" w:space="0" w:color="auto"/>
        <w:left w:val="none" w:sz="0" w:space="0" w:color="auto"/>
        <w:bottom w:val="none" w:sz="0" w:space="0" w:color="auto"/>
        <w:right w:val="none" w:sz="0" w:space="0" w:color="auto"/>
      </w:divBdr>
    </w:div>
    <w:div w:id="2115513592">
      <w:bodyDiv w:val="1"/>
      <w:marLeft w:val="0"/>
      <w:marRight w:val="0"/>
      <w:marTop w:val="0"/>
      <w:marBottom w:val="0"/>
      <w:divBdr>
        <w:top w:val="none" w:sz="0" w:space="0" w:color="auto"/>
        <w:left w:val="none" w:sz="0" w:space="0" w:color="auto"/>
        <w:bottom w:val="none" w:sz="0" w:space="0" w:color="auto"/>
        <w:right w:val="none" w:sz="0" w:space="0" w:color="auto"/>
      </w:divBdr>
    </w:div>
  </w:divs>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hyperlink" Target="https://www.health.gov.au/news/clinical-update-2020-seasonal-influenza-vaccines-early-advice-for-vaccination-provide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nhs.uk/conditions/vaccinations/flu-influenza-vaccin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8BCB9E-88F9-4495-9059-6BA9F8CF20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8</Pages>
  <Words>8468</Words>
  <Characters>46578</Characters>
  <Application>Microsoft Office Word</Application>
  <DocSecurity>0</DocSecurity>
  <Lines>388</Lines>
  <Paragraphs>10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GGD Amsterdam</Company>
  <LinksUpToDate>false</LinksUpToDate>
  <CharactersWithSpaces>54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selotte van Asten</dc:creator>
  <cp:lastModifiedBy>Anne Huiberts</cp:lastModifiedBy>
  <cp:revision>6</cp:revision>
  <dcterms:created xsi:type="dcterms:W3CDTF">2022-07-10T09:12:00Z</dcterms:created>
  <dcterms:modified xsi:type="dcterms:W3CDTF">2022-07-20T19:50:00Z</dcterms:modified>
</cp:coreProperties>
</file>